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7928" w:rsidRPr="00F27C0E" w:rsidRDefault="00257928" w:rsidP="00257928">
      <w:pPr>
        <w:pStyle w:val="Heading1"/>
        <w:rPr>
          <w:sz w:val="24"/>
        </w:rPr>
      </w:pPr>
      <w:bookmarkStart w:id="0" w:name="_Toc200839922"/>
      <w:bookmarkStart w:id="1" w:name="_GoBack"/>
      <w:bookmarkEnd w:id="1"/>
      <w:r w:rsidRPr="00F27C0E">
        <w:rPr>
          <w:sz w:val="24"/>
        </w:rPr>
        <w:t>BAB IV</w:t>
      </w:r>
      <w:bookmarkEnd w:id="0"/>
    </w:p>
    <w:p w:rsidR="00257928" w:rsidRPr="00F27C0E" w:rsidRDefault="00257928" w:rsidP="00257928">
      <w:pPr>
        <w:pStyle w:val="Heading1"/>
        <w:rPr>
          <w:sz w:val="24"/>
        </w:rPr>
      </w:pPr>
      <w:bookmarkStart w:id="2" w:name="_Toc200839923"/>
      <w:r w:rsidRPr="00F27C0E">
        <w:rPr>
          <w:sz w:val="24"/>
        </w:rPr>
        <w:t>HASIL DAN PEMBAHASAN</w:t>
      </w:r>
      <w:bookmarkEnd w:id="2"/>
    </w:p>
    <w:p w:rsidR="00257928" w:rsidRPr="00F27C0E" w:rsidRDefault="00257928" w:rsidP="00257928">
      <w:pPr>
        <w:pStyle w:val="Heading2"/>
      </w:pPr>
      <w:bookmarkStart w:id="3" w:name="_Toc200839924"/>
      <w:r w:rsidRPr="00F27C0E">
        <w:t xml:space="preserve">4.1 </w:t>
      </w:r>
      <w:proofErr w:type="spellStart"/>
      <w:r w:rsidRPr="00F27C0E">
        <w:t>Hasil</w:t>
      </w:r>
      <w:proofErr w:type="spellEnd"/>
      <w:r w:rsidRPr="00F27C0E">
        <w:t xml:space="preserve"> </w:t>
      </w:r>
      <w:proofErr w:type="spellStart"/>
      <w:r>
        <w:t>Penelitian</w:t>
      </w:r>
      <w:bookmarkEnd w:id="3"/>
      <w:proofErr w:type="spellEnd"/>
    </w:p>
    <w:p w:rsidR="00257928" w:rsidRDefault="00257928" w:rsidP="00257928">
      <w:pPr>
        <w:spacing w:after="0" w:line="480" w:lineRule="auto"/>
        <w:ind w:left="66"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ad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bab</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in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enelit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mbahas</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r w:rsidRPr="000E54A9">
        <w:rPr>
          <w:rFonts w:ascii="Times New Roman" w:hAnsi="Times New Roman" w:cs="Times New Roman"/>
          <w:i/>
          <w:sz w:val="24"/>
          <w:szCs w:val="24"/>
        </w:rPr>
        <w:t xml:space="preserve">podcast </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Indonesia </w:t>
      </w:r>
      <w:r w:rsidRPr="00F27C0E">
        <w:rPr>
          <w:rFonts w:ascii="Times New Roman" w:hAnsi="Times New Roman" w:cs="Times New Roman"/>
          <w:sz w:val="24"/>
          <w:szCs w:val="24"/>
        </w:rPr>
        <w:t xml:space="preserve">yang </w:t>
      </w:r>
      <w:proofErr w:type="spellStart"/>
      <w:r w:rsidRPr="00F27C0E">
        <w:rPr>
          <w:rFonts w:ascii="Times New Roman" w:hAnsi="Times New Roman" w:cs="Times New Roman"/>
          <w:sz w:val="24"/>
          <w:szCs w:val="24"/>
        </w:rPr>
        <w:t>terdapat</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ad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jurnal-jurnal</w:t>
      </w:r>
      <w:proofErr w:type="spellEnd"/>
      <w:r w:rsidRPr="00F27C0E">
        <w:rPr>
          <w:rFonts w:ascii="Times New Roman" w:hAnsi="Times New Roman" w:cs="Times New Roman"/>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w:t>
      </w:r>
      <w:proofErr w:type="spellStart"/>
      <w:r w:rsidRPr="00F27C0E">
        <w:rPr>
          <w:rFonts w:ascii="Times New Roman" w:hAnsi="Times New Roman" w:cs="Times New Roman"/>
          <w:sz w:val="24"/>
          <w:szCs w:val="24"/>
        </w:rPr>
        <w:t>tel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kumpul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lalui</w:t>
      </w:r>
      <w:proofErr w:type="spellEnd"/>
      <w:r w:rsidRPr="00F27C0E">
        <w:rPr>
          <w:rFonts w:ascii="Times New Roman" w:hAnsi="Times New Roman" w:cs="Times New Roman"/>
          <w:sz w:val="24"/>
          <w:szCs w:val="24"/>
        </w:rPr>
        <w:t xml:space="preserve"> </w:t>
      </w:r>
      <w:r w:rsidRPr="00F27C0E">
        <w:rPr>
          <w:rFonts w:ascii="Times New Roman" w:hAnsi="Times New Roman" w:cs="Times New Roman"/>
          <w:i/>
          <w:sz w:val="24"/>
          <w:szCs w:val="24"/>
        </w:rPr>
        <w:t>POP</w:t>
      </w:r>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an</w:t>
      </w:r>
      <w:proofErr w:type="spellEnd"/>
      <w:r w:rsidRPr="00F27C0E">
        <w:rPr>
          <w:rFonts w:ascii="Times New Roman" w:hAnsi="Times New Roman" w:cs="Times New Roman"/>
          <w:sz w:val="24"/>
          <w:szCs w:val="24"/>
        </w:rPr>
        <w:t xml:space="preserve"> </w:t>
      </w:r>
      <w:r w:rsidRPr="00F27C0E">
        <w:rPr>
          <w:rFonts w:ascii="Times New Roman" w:hAnsi="Times New Roman" w:cs="Times New Roman"/>
          <w:i/>
          <w:sz w:val="24"/>
          <w:szCs w:val="24"/>
        </w:rPr>
        <w:t>Google Scholar</w:t>
      </w:r>
      <w:r w:rsidRPr="00F27C0E">
        <w:rPr>
          <w:rFonts w:ascii="Times New Roman" w:hAnsi="Times New Roman" w:cs="Times New Roman"/>
          <w:sz w:val="24"/>
          <w:szCs w:val="24"/>
        </w:rPr>
        <w:t>.</w:t>
      </w:r>
    </w:p>
    <w:p w:rsidR="00257928" w:rsidRPr="00F27C0E" w:rsidRDefault="00257928" w:rsidP="00257928">
      <w:pPr>
        <w:pStyle w:val="Heading2"/>
        <w:spacing w:line="240" w:lineRule="auto"/>
        <w:jc w:val="center"/>
      </w:pPr>
      <w:bookmarkStart w:id="4" w:name="_Toc200839925"/>
      <w:proofErr w:type="spellStart"/>
      <w:r>
        <w:t>Tabel</w:t>
      </w:r>
      <w:proofErr w:type="spellEnd"/>
      <w:r>
        <w:t xml:space="preserve"> 4.1</w:t>
      </w:r>
      <w:bookmarkEnd w:id="4"/>
    </w:p>
    <w:tbl>
      <w:tblPr>
        <w:tblW w:w="793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7"/>
        <w:gridCol w:w="2108"/>
        <w:gridCol w:w="2552"/>
        <w:gridCol w:w="1275"/>
        <w:gridCol w:w="1276"/>
      </w:tblGrid>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b/>
                <w:bCs/>
                <w:sz w:val="24"/>
                <w:szCs w:val="24"/>
              </w:rPr>
            </w:pPr>
            <w:r w:rsidRPr="00F27C0E">
              <w:rPr>
                <w:rFonts w:ascii="Times New Roman" w:hAnsi="Times New Roman" w:cs="Times New Roman"/>
                <w:b/>
                <w:bCs/>
                <w:sz w:val="24"/>
                <w:szCs w:val="24"/>
              </w:rPr>
              <w:t>No</w:t>
            </w:r>
          </w:p>
        </w:tc>
        <w:tc>
          <w:tcPr>
            <w:tcW w:w="2108" w:type="dxa"/>
            <w:shd w:val="clear" w:color="auto" w:fill="FFFFFF" w:themeFill="background1"/>
            <w:tcMar>
              <w:top w:w="15" w:type="dxa"/>
              <w:left w:w="108" w:type="dxa"/>
              <w:bottom w:w="0" w:type="dxa"/>
              <w:right w:w="108" w:type="dxa"/>
            </w:tcMar>
            <w:vAlign w:val="center"/>
            <w:hideMark/>
          </w:tcPr>
          <w:p w:rsidR="00257928" w:rsidRPr="00F27C0E" w:rsidRDefault="00257928" w:rsidP="002A3403">
            <w:pPr>
              <w:ind w:right="4"/>
              <w:jc w:val="center"/>
              <w:rPr>
                <w:rFonts w:ascii="Times New Roman" w:hAnsi="Times New Roman" w:cs="Times New Roman"/>
                <w:sz w:val="24"/>
                <w:szCs w:val="24"/>
              </w:rPr>
            </w:pPr>
            <w:proofErr w:type="spellStart"/>
            <w:r w:rsidRPr="00F27C0E">
              <w:rPr>
                <w:rFonts w:ascii="Times New Roman" w:hAnsi="Times New Roman" w:cs="Times New Roman"/>
                <w:b/>
                <w:bCs/>
                <w:sz w:val="24"/>
                <w:szCs w:val="24"/>
              </w:rPr>
              <w:t>Judul</w:t>
            </w:r>
            <w:proofErr w:type="spellEnd"/>
            <w:r w:rsidRPr="00F27C0E">
              <w:rPr>
                <w:rFonts w:ascii="Times New Roman" w:hAnsi="Times New Roman" w:cs="Times New Roman"/>
                <w:b/>
                <w:bCs/>
                <w:sz w:val="24"/>
                <w:szCs w:val="24"/>
              </w:rPr>
              <w:t xml:space="preserve"> Jurnal</w:t>
            </w:r>
          </w:p>
        </w:tc>
        <w:tc>
          <w:tcPr>
            <w:tcW w:w="2552" w:type="dxa"/>
            <w:shd w:val="clear" w:color="auto" w:fill="FFFFFF" w:themeFill="background1"/>
            <w:tcMar>
              <w:top w:w="15" w:type="dxa"/>
              <w:left w:w="108" w:type="dxa"/>
              <w:bottom w:w="0" w:type="dxa"/>
              <w:right w:w="108" w:type="dxa"/>
            </w:tcMar>
            <w:vAlign w:val="center"/>
            <w:hideMark/>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b/>
                <w:sz w:val="24"/>
                <w:szCs w:val="24"/>
              </w:rPr>
              <w:t xml:space="preserve">Hasil </w:t>
            </w:r>
            <w:r>
              <w:rPr>
                <w:rFonts w:ascii="Times New Roman" w:hAnsi="Times New Roman" w:cs="Times New Roman"/>
                <w:b/>
                <w:sz w:val="24"/>
                <w:szCs w:val="24"/>
              </w:rPr>
              <w:t>Penelitian</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b/>
                <w:sz w:val="24"/>
                <w:szCs w:val="24"/>
              </w:rPr>
            </w:pPr>
            <w:r>
              <w:rPr>
                <w:rFonts w:ascii="Times New Roman" w:hAnsi="Times New Roman" w:cs="Times New Roman"/>
                <w:b/>
                <w:sz w:val="24"/>
                <w:szCs w:val="24"/>
              </w:rPr>
              <w:t>Bermanfaat</w:t>
            </w:r>
          </w:p>
        </w:tc>
        <w:tc>
          <w:tcPr>
            <w:tcW w:w="1276" w:type="dxa"/>
            <w:shd w:val="clear" w:color="auto" w:fill="FFFFFF" w:themeFill="background1"/>
            <w:vAlign w:val="center"/>
          </w:tcPr>
          <w:p w:rsidR="00257928" w:rsidRPr="00F27C0E" w:rsidRDefault="00257928" w:rsidP="002A3403">
            <w:pPr>
              <w:ind w:right="4"/>
              <w:jc w:val="center"/>
              <w:rPr>
                <w:rFonts w:ascii="Times New Roman" w:hAnsi="Times New Roman" w:cs="Times New Roman"/>
                <w:b/>
                <w:sz w:val="24"/>
                <w:szCs w:val="24"/>
              </w:rPr>
            </w:pPr>
            <w:r>
              <w:rPr>
                <w:rFonts w:ascii="Times New Roman" w:hAnsi="Times New Roman" w:cs="Times New Roman"/>
                <w:b/>
                <w:sz w:val="24"/>
                <w:szCs w:val="24"/>
              </w:rPr>
              <w:t>Tidak Bermanfaat</w:t>
            </w: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w:t>
            </w:r>
          </w:p>
        </w:tc>
        <w:tc>
          <w:tcPr>
            <w:tcW w:w="2108" w:type="dxa"/>
            <w:shd w:val="clear" w:color="auto" w:fill="FFFFFF" w:themeFill="background1"/>
            <w:tcMar>
              <w:top w:w="15" w:type="dxa"/>
              <w:left w:w="108" w:type="dxa"/>
              <w:bottom w:w="0" w:type="dxa"/>
              <w:right w:w="108" w:type="dxa"/>
            </w:tcMar>
            <w:hideMark/>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6379/estetika.v3i2.201","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container-title":"Estetika: Jurnal Pendidikan Bahasa Dan Sastra Indonesia","id":"ITEM-1","issue":"2","issued":{"date-parts":[["2022"]]},"page":"64-71","title":"Penggunaan Podcast Sebagai Media Pembelajaran Sastra Indonesia","type":"article-journal","volume":"3"},"uris":["http://www.mendeley.com/documents/?uuid=eb5294e6-ac95-4996-a24a-752f1c99e6ee"]}],"mendeley":{"formattedCitation":"(Farhan, 2022a)","manualFormatting":"Farhan, (2022)","plainTextFormattedCitation":"(Farhan, 2022a)","previouslyFormattedCitation":"(Farhan, 2022a)"},"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Farhan, (2022)</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hideMark/>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Responden yang m</w:t>
            </w:r>
            <w:r>
              <w:rPr>
                <w:rFonts w:ascii="Times New Roman" w:hAnsi="Times New Roman" w:cs="Times New Roman"/>
                <w:sz w:val="24"/>
                <w:szCs w:val="24"/>
              </w:rPr>
              <w:t>merupakan</w:t>
            </w:r>
            <w:r w:rsidRPr="00F27C0E">
              <w:rPr>
                <w:rFonts w:ascii="Times New Roman" w:hAnsi="Times New Roman" w:cs="Times New Roman"/>
                <w:sz w:val="24"/>
                <w:szCs w:val="24"/>
              </w:rPr>
              <w:t xml:space="preserve"> peserta didik dalam pembelajaran sastra merasa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cukup efektif, karena sifatnya yang mudah diakses, bisa diputar berulang- ulang, menyenangkan, dan menambah variasi dalam pembelajaran.</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2.</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Media Pembelajaran Berbas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bicara Siswa Pada Pembelajaran Bahasa Indonesia Kelas X Di Smk Telkom Banjarbaru”. Oleh </w:t>
            </w:r>
            <w:r w:rsidRPr="00F27C0E">
              <w:rPr>
                <w:rFonts w:ascii="Times New Roman" w:hAnsi="Times New Roman" w:cs="Times New Roman"/>
                <w:sz w:val="24"/>
                <w:szCs w:val="24"/>
              </w:rPr>
              <w:lastRenderedPageBreak/>
              <w:fldChar w:fldCharType="begin" w:fldLock="1"/>
            </w:r>
            <w:r w:rsidRPr="00F27C0E">
              <w:rPr>
                <w:rFonts w:ascii="Times New Roman" w:hAnsi="Times New Roman" w:cs="Times New Roman"/>
                <w:sz w:val="24"/>
                <w:szCs w:val="24"/>
              </w:rPr>
              <w:instrText>ADDIN CSL_CITATION {"citationItems":[{"id":"ITEM-1","itemData":{"abstract":"The development of increasingly sophisticated and sophisticated technology can be called part of the industrial revolution 4.0, which has made the learning process more diverse and varied. The use of podcast-based learning media is a form of information and communication technology development that can be used as an alternative learning media. The purpose of this study was to develop podcast-based learning media, to determine the feasibility of the learning media and to determine students' speaking skills at SMK Telkom Banjarbaru. The development model used in this study refers to the 4D (four-D) research and development model with four stages, namely define, design, develop, and disseminate. The data collection techniques in this study were interviews, observations, and expert validation questionnaires, as well as student response questionnaires. The results of development research show that Podcast-based learning media is able to create an interactive and more meaningful learning atmosphere for students. Schools can utilize podcast learning media as digital learning media to support teaching and learning activities in improving students' speaking skills.","author":[{"dropping-particle":"","family":"Eki","given":"Angga","non-dropping-particle":"","parse-names":false,"suffix":""},{"dropping-particle":"","family":"Rahmadan","given":"Duta","non-dropping-particle":"","parse-names":false,"suffix":""},{"dropping-particle":"","family":"Mansur","given":"Hamsi","non-dropping-particle":"","parse-names":false,"suffix":""},{"dropping-particle":"","family":"Cyly","given":"Zaudah","non-dropping-particle":"","parse-names":false,"suffix":""},{"dropping-particle":"","family":"Dalu","given":"Arrum","non-dropping-particle":"","parse-names":false,"suffix":""}],"id":"ITEM-1","issue":"1","issued":{"date-parts":[["2020"]]},"page":"82-92","title":"Pengembangan Media Pembelajaran Berbasis Podcast Untuk Meningkatkan Kemampuan Berbicara Siswa Pada Pembelajaran Bahasa Indonesia Kelas X Di Smk Telkom Banjarbaru","type":"article-journal","volume":"1"},"uris":["http://www.mendeley.com/documents/?uuid=fab4bfec-eaf8-4974-b1a6-b8754795d9cd"]}],"mendeley":{"formattedCitation":"(Eki et al., 2020)","manualFormatting":"Eki, (2020)","plainTextFormattedCitation":"(Eki et al., 2020)","previouslyFormattedCitation":"(Eki et al.,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Eki, (2020)</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lastRenderedPageBreak/>
              <w:t xml:space="preserve">Media pembelajaran berbas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uat belajar lebih interaktif dan bermakna bagi siswa. Sekolah dapat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digital untuk mendukung kegiatan belajar mengajar dan meningkatkan kemampuan berbicara </w:t>
            </w:r>
            <w:r w:rsidRPr="00F27C0E">
              <w:rPr>
                <w:rFonts w:ascii="Times New Roman" w:hAnsi="Times New Roman" w:cs="Times New Roman"/>
                <w:sz w:val="24"/>
                <w:szCs w:val="24"/>
              </w:rPr>
              <w:lastRenderedPageBreak/>
              <w:t>sisw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lastRenderedPageBreak/>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lastRenderedPageBreak/>
              <w:t>3.</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manfaat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t Spotify sebagai Media Pembelajaran Bahas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Safira Ramadhani, (2023)","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fira Ramadhani,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Menunjukkan cara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potify sebagai media untuk belajar bahasa Indonesia. </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4.</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Media Pembelajaran Berbas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Mata Pelajaran Bahasa Indonesia Di Smp Kristen Citra Bangsa Mandir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7792/hinef.v2i1.868","abstract":"Abstract\r Based on the problems that occur in class XIII A Christian Citra Bangsa Mandiri Middle School. The purpose of this development research is to develop podcast-based learning media in Indonesian language subjects at Citra Bangsa Mandiri Christian Middle School. With the use of audio podcast media developed in the anchor application so that the material presented is clearer, because the media can be accessed at any time and makes students enthusiastic during the learning process. This type of research uses the Research and Development (RnD) model. Data collection by researchers using questionnaires and interviews this thesis data collection techniques through questionnaires, interviews and documentation. The data collected in this study used a questionnaire. The results of this thesis show the results of class XIII SMP Kristen Citra Bangsa Kupang, with a total of 15 students, the average result of 15 students shows that 1154 is divided by the number of students, namely 15 students, and gets a final score of 83.53% and the level of achievement its good. So that this audio is feasible and can be applied in learning activities on the subject matter of Cinderella stories for class XIII Indonesian at Christian Citra Bangsa Mandiri Middle School.\r Keywords: Development, Podcast Media, Subjects, Indonesian Language\r  \r Abstrak\r Berdasarkan permasalahan yang terjadi pada SMP Kristen Citra Bangsa Mandiri kelas XIII A. Tujuan dari penelitian pengembangan ini yakni untuk mengembangkan media pembelajaran berbasis podcast pada mata pelajaran Bahasa indonesia di SMP Kristen Citra Bangsa Mandiri. Dengan penggunaan media audio podcast yang dikembangkan dalam aplikasi anchor agar materi yang disampaikan lebih jelas, karena media dapat diakses kapan saja dan membuat semangat peserta didik saat proses belajar. Jenis penelitian dengan menggunakan model Research and Development (RnD). Pengumpulan data oleh peneliti menggunakan angket dan wawancara teknik pengumpulan data skripsi ini melalui Kuesioner, Wawancara dan Dokumentasi. Data yang dihimpun dalam penelitian ini menggunakan angket. Hasil dari skripsi ini menunjukan hasil dari siswa kelas XIII SMP Kristen Citra Bangsa Kupang, dengan jumlah 15 siswa, hasilnya rata-rata dari 15 siswa menunjukkan bahwa 1154 dibagi jumlah siswa, yaitu 15 siswa, dan mendapatkan nilai akhir 83,53% dan tingkat pencapaian nya baik. Sehingga  audio ini  telah layak dan dapat diterapkan dalam kegiatan pembelajaran materi pokok Cerita cerit…","author":[{"dropping-particle":"","family":"Pairikaes","given":"Irvan","non-dropping-particle":"","parse-names":false,"suffix":""},{"dropping-particle":"","family":"Benufinit","given":"Yonly A","non-dropping-particle":"","parse-names":false,"suffix":""},{"dropping-particle":"","family":"Manu","given":"Gerlan A","non-dropping-particle":"","parse-names":false,"suffix":""}],"container-title":"HINEF : Jurnal Rumpun Ilmu Pendidikan","id":"ITEM-1","issue":"1","issued":{"date-parts":[["2023"]]},"page":"35-41","title":"Pengembangan Media Pembelajaran Berbasis Podcast Pada Mata Pelajaran Bahasa Indonesia Di Smp Kristen Citra Bangsa Mandiri","type":"article-journal","volume":"2"},"uris":["http://www.mendeley.com/documents/?uuid=8de3efae-e558-4992-b309-7f7b020a21a7"]}],"mendeley":{"formattedCitation":"(Pairikaes et al., 2023)","manualFormatting":"Pairikaes, (2023)","plainTextFormattedCitation":"(Pairikaes et al., 2023)","previouslyFormattedCitation":"(Pairikaes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airikaes,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Menunjukkan kinerja siswa di kelas XIII SMP Kristen Citra Bangsa Kupang yang terdiri dari 15 siswa. Hasil rata-rata dari 15 siswa menunjukkan bahwa 1154 siswa dibagi menjadi 15 siswa, yang berarti mereka memiliki nilai akhir 83,53% dan tingkat pencapaian yang baik.</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5.</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aruh Media Pembel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rhadap Keterampilan Berbicara Bahas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23887/ika.v20i2.45014","ISSN":"1829-5282","abstract":"This research uses quasi-experimental research. The population in this study This study For this study, a quasi-experimental design was used. The participants in this study are a quasi-experimental research design was adopted for this investigation. Students from SMA Negeri 2 Banjar's Class XI, which was split into Classes XI BABUD 1 and 2, were chosen as the research subjects. Random sampling was used to choose the experimental and control groups. Data on speaking ability were gathered through performance evaluations made during structured observations or observations of specific study samples. The information was then examined using statistical inference. According to the findings, the experimental group's average score fell into the very high category (81.80%), while the control group's score fell into the high category (75.20%). It could be identified that there was a significant difference in speaking skills between the group that uses podcasts as a learning medium and the group that uses Google Meet.","author":[{"dropping-particle":"","family":"Setiawan","given":"Komang Agus","non-dropping-particle":"","parse-names":false,"suffix":""},{"dropping-particle":"","family":"Sutama","given":"I Made","non-dropping-particle":"","parse-names":false,"suffix":""},{"dropping-particle":"","family":"Dewantara","given":"I Putu Mas","non-dropping-particle":"","parse-names":false,"suffix":""}],"container-title":"Jurnal IKA","id":"ITEM-1","issue":"2","issued":{"date-parts":[["2022"]]},"page":"85-91","title":"Pengaruh Media Pembelajaran Podcast Terhadap Keterampilan Berbicara Bahasa Indonesia","type":"article-journal","volume":"20"},"uris":["http://www.mendeley.com/documents/?uuid=4d9736cf-7118-4b1b-b1f5-f144fa842386"]}],"mendeley":{"formattedCitation":"(Setiawan et al., 2022)","manualFormatting":"Setiawan, (2022)","plainTextFormattedCitation":"(Setiawan et al., 2022)","previouslyFormattedCitation":"(Setiawan et al.,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etiawan, (2022)</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A</w:t>
            </w:r>
            <w:r>
              <w:rPr>
                <w:rFonts w:ascii="Times New Roman" w:hAnsi="Times New Roman" w:cs="Times New Roman"/>
                <w:sz w:val="24"/>
                <w:szCs w:val="24"/>
              </w:rPr>
              <w:t>danya</w:t>
            </w:r>
            <w:r w:rsidRPr="00F27C0E">
              <w:rPr>
                <w:rFonts w:ascii="Times New Roman" w:hAnsi="Times New Roman" w:cs="Times New Roman"/>
                <w:sz w:val="24"/>
                <w:szCs w:val="24"/>
              </w:rPr>
              <w:t xml:space="preserve"> perbedaan antara kelompok yang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at pembelajaran dan kelompok yang menggunakan Google Meet. Ketik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gunakan sebagai alat pembelajaran, mereka meningkatkan keterampilan berbicara siswa dan meningkatkan keinginan mereka untuk belajar secara online.</w:t>
            </w:r>
          </w:p>
        </w:tc>
        <w:tc>
          <w:tcPr>
            <w:tcW w:w="1275" w:type="dxa"/>
            <w:shd w:val="clear" w:color="auto" w:fill="FFFFFF" w:themeFill="background1"/>
            <w:vAlign w:val="center"/>
          </w:tcPr>
          <w:p w:rsidR="00257928" w:rsidRPr="009D7CA6" w:rsidRDefault="00257928" w:rsidP="002A3403">
            <w:pPr>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6.</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Media </w:t>
            </w:r>
            <w:r w:rsidRPr="00F27C0E">
              <w:rPr>
                <w:rFonts w:ascii="Times New Roman" w:hAnsi="Times New Roman" w:cs="Times New Roman"/>
                <w:sz w:val="24"/>
                <w:szCs w:val="24"/>
              </w:rPr>
              <w:lastRenderedPageBreak/>
              <w:t xml:space="preserve">Pembel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Hasil Belajar Bahasa Indonesia KD Cerpen Pada Siswa Tunanetra Kelas VII SMPLB SLB Negeri Salatiga”. Oleh Reni Setiawati, (2023) </w:t>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lastRenderedPageBreak/>
              <w:t xml:space="preserve">(1)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dia pembelajaran audio, </w:t>
            </w:r>
            <w:r w:rsidRPr="00F27C0E">
              <w:rPr>
                <w:rFonts w:ascii="Times New Roman" w:hAnsi="Times New Roman" w:cs="Times New Roman"/>
                <w:sz w:val="24"/>
                <w:szCs w:val="24"/>
              </w:rPr>
              <w:lastRenderedPageBreak/>
              <w:t xml:space="preserve">diperlukan untuk guru dan siswa tunanetra kelas VII untuk meningkatkan hasil belajar KD cerpen Bahasa Indonesia; (2)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dirancang oleh peneliti, dapat meningkatkan hasil belajar siswa tunanetra berdasarkan saran dari tim ahli; dan (3) </w:t>
            </w:r>
            <w:r w:rsidRPr="000E54A9">
              <w:rPr>
                <w:rFonts w:ascii="Times New Roman" w:hAnsi="Times New Roman" w:cs="Times New Roman"/>
                <w:i/>
                <w:sz w:val="24"/>
                <w:szCs w:val="24"/>
              </w:rPr>
              <w:t>Podcast</w:t>
            </w:r>
            <w:r w:rsidRPr="00F27C0E">
              <w:rPr>
                <w:rFonts w:ascii="Times New Roman" w:hAnsi="Times New Roman" w:cs="Times New Roman"/>
                <w:sz w:val="24"/>
                <w:szCs w:val="24"/>
              </w:rPr>
              <w:t>, yang dikembangkan oleh peneliti, dapat meningkatkan hasil belajar siswa tunanetr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lastRenderedPageBreak/>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lastRenderedPageBreak/>
              <w:t>7.</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mbelajaran Menulis Puisi Dengan Menggunak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pikir Kreatif Peserta Didik Kelas Viii Smpn 2 Margahayu Bandung Tahun Pelajaran 2022/2023”.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022/2023","author":[{"dropping-particle":"","family":"Helawati","given":"Ela","non-dropping-particle":"","parse-names":false,"suffix":""},{"dropping-particle":"","family":"Supian","given":"","non-dropping-particle":"","parse-names":false,"suffix":""},{"dropping-particle":"","family":"Nurhayatin","given":"Titin","non-dropping-particle":"","parse-names":false,"suffix":""}],"container-title":"Sastra Indonesia dan Daerah","id":"ITEM-1","issue":"1","issued":{"date-parts":[["2024"]]},"page":"56-66","title":"Pembelajaran Menulis Puisi Dengan Menggunakan Media Podcast Untuk Meningkatkan Kemampuan Berpikir Kreatif Peserta Didik Kelas Viii Smpn 2 Margahayu Bandung Tahun Pelajaran 2022/2023","type":"article-journal","volume":"14"},"uris":["http://www.mendeley.com/documents/?uuid=ce57c552-1da4-444b-8b50-ccaf15ab4c28"]}],"mendeley":{"formattedCitation":"(Helawati et al., 2024)","manualFormatting":"Helawati (2024)","plainTextFormattedCitation":"(Helawati et al., 2024)","previouslyFormattedCitation":"(Helawati et al., 202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elawati (2024)</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Pembelajaran menulis puisi berdampak terhadap kemampuan berpikir kreatif peserta didik. Selain itu, dapat menjadi alternatif pemilihan model pembelajaran di kelas.</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8.</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konte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mata pelajaran bahasa indonesia materi puisi mts ddi jarasua di kabupaten </w:t>
            </w:r>
            <w:r w:rsidRPr="00F27C0E">
              <w:rPr>
                <w:rFonts w:ascii="Times New Roman" w:hAnsi="Times New Roman" w:cs="Times New Roman"/>
                <w:sz w:val="24"/>
                <w:szCs w:val="24"/>
              </w:rPr>
              <w:lastRenderedPageBreak/>
              <w:t xml:space="preserve">soppeng”.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Mubarak","given":"Fadil","non-dropping-particle":"","parse-names":false,"suffix":""},{"dropping-particle":"","family":"Sinaga","given":"Andromeda Valentino","non-dropping-particle":"","parse-names":false,"suffix":""},{"dropping-particle":"","family":"Studi","given":"Program","non-dropping-particle":"","parse-names":false,"suffix":""},{"dropping-particle":"","family":"Pendidikan","given":"Teknologi","non-dropping-particle":"","parse-names":false,"suffix":""},{"dropping-particle":"","family":"Makassar","given":"Universitas Negeri","non-dropping-particle":"","parse-names":false,"suffix":""}],"id":"ITEM-1","issued":{"date-parts":[["0"]]},"title":"Pengembangan konten podcast edukatif mata pelajaran bahasa indonesia materi puisi mts ddi jarasua di kabupaten soppeng","type":"article-journal"},"uris":["http://www.mendeley.com/documents/?uuid=84c98fb1-3e93-4c60-885c-f4f39d309773"]}],"mendeley":{"formattedCitation":"(Mubarak et al., n.d.)","manualFormatting":"Mubarak (2025)","plainTextFormattedCitation":"(Mubarak et al., n.d.)","previouslyFormattedCitation":"(Mubarak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ubarak (2025)</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lastRenderedPageBreak/>
              <w:t xml:space="preserve">Media konte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bertema puisi yang dikembangkan Praktis dan Valid untuk digunakan dalam proses pembelajaran puisi di Kelas VIII di MTs DDI Jarasu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lastRenderedPageBreak/>
              <w:t>9.</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aruh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ing terhadap keterampilan berbicara pada mata pelajaran bahasa indonesia siswa sanggar </w:t>
            </w:r>
            <w:r>
              <w:rPr>
                <w:rFonts w:ascii="Times New Roman" w:hAnsi="Times New Roman" w:cs="Times New Roman"/>
                <w:sz w:val="24"/>
                <w:szCs w:val="24"/>
              </w:rPr>
              <w:t>bimbingan</w:t>
            </w:r>
            <w:r w:rsidRPr="00F27C0E">
              <w:rPr>
                <w:rFonts w:ascii="Times New Roman" w:hAnsi="Times New Roman" w:cs="Times New Roman"/>
                <w:sz w:val="24"/>
                <w:szCs w:val="24"/>
              </w:rPr>
              <w:t xml:space="preserve"> kampung bharu Malay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Penerapan","given":"Dengan","non-dropping-particle":"","parse-names":false,"suffix":""},{"dropping-particle":"","family":"Fifo","given":"Metode","non-dropping-particle":"","parse-names":false,"suffix":""}],"id":"ITEM-1","issued":{"date-parts":[["2023"]]},"page":"17-23","title":"PENGARUH PENGGUNAAN PODCASTING TERHADAP KETERAMPILAN BERBICARA PADA MATA PELAJARAN BAHASA INDONESIA SISWA SANGGAR BIMNINGAN KAMPUNG BHARU MALAYSIA","type":"article-journal","volume":"10"},"uris":["http://www.mendeley.com/documents/?uuid=8850b374-13ef-4915-8259-ee77455a8d13"]}],"mendeley":{"formattedCitation":"(Penerapan &amp; Fifo, 2023)","manualFormatting":"Penerapan &amp; Fifo, (2023)","plainTextFormattedCitation":"(Penerapan &amp; Fifo, 2023)","previouslyFormattedCitation":"(Penerapan &amp; Fifo,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w:t>
            </w:r>
            <w:r>
              <w:rPr>
                <w:rFonts w:ascii="Times New Roman" w:hAnsi="Times New Roman" w:cs="Times New Roman"/>
                <w:noProof/>
                <w:sz w:val="24"/>
                <w:szCs w:val="24"/>
              </w:rPr>
              <w:t>penerapan</w:t>
            </w:r>
            <w:r w:rsidRPr="00F27C0E">
              <w:rPr>
                <w:rFonts w:ascii="Times New Roman" w:hAnsi="Times New Roman" w:cs="Times New Roman"/>
                <w:noProof/>
                <w:sz w:val="24"/>
                <w:szCs w:val="24"/>
              </w:rPr>
              <w:t xml:space="preserve"> &amp; Fifo,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Berdasarkan fenomena yang terjadi, bahwa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direkomendasikan untuk digunakan dalam pembelajaran Bahasa Indonesi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0.</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Meningkatkan Penguasaan Kosakata Bahasa “.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guasaan kosakata Bahasa Indonesia merupakan salah satu aspek penting dalam kemampuan berbahasa yang harus dikuasai oleh siswa, terutama di tingkat Madrasah Ibtidaiyah (MI). Kosakata yang luas dan variatif menjadi fondasi utama dalam memahami teks, menyampaikan ide, serta berkomunikasi dengan baik dalam bahasa Indonesia. Metode penelitian menggunakan pendekatan kualitatif dengan fokus pada analisis mendalam terhadap pengalaman siswa dan guru di MI Nurul Islam Labruk Kidul Kabupaten Lumajang yang telah menggunakan media audio dalam pembelajaran kosakata pada mata pelajaran Bahasa Indonesia. Teknik Pengumpulan Data melalui wawancara, observasi, dan analisis dokumen. Hasil temuan dalam penelitian ini yaitu semakin meningkatnya motivasi belajar peserta didik, peserta didik dapat terfasilitasi pemahaman kosakata dengan lebih mudah, peserta didik aktif terlibat dalam proses pembelajaran, serta dapat meningkatkan keterampilan berbicara peserta didik pada mata pelajaran Bahasa Indonesia dengan menggunakan media audio.","author":[{"dropping-particle":"","family":"Shofiyah","given":"Siti","non-dropping-particle":"","parse-names":false,"suffix":""},{"dropping-particle":"","family":"Khoiriyah","given":"Ana","non-dropping-particle":"","parse-names":false,"suffix":""}],"id":"ITEM-1","issue":"02","issued":{"date-parts":[["2023"]]},"title":"Meningkatkan Penguasaan Kosakata Bahasa","type":"article-journal","volume":"02"},"uris":["http://www.mendeley.com/documents/?uuid=26a87a34-ea71-4e9b-ae4e-cf66d7bb32ea"]}],"mendeley":{"formattedCitation":"(Shofiyah &amp; Khoiriyah, 2023)","manualFormatting":"Shofiyah &amp; Khoiriyah, (2023)","plainTextFormattedCitation":"(Shofiyah &amp; Khoiriyah, 2023)","previouslyFormattedCitation":"(Shofiyah &amp; Khoiriyah,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hofiyah &amp; Khoiriyah,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Penggunaan media audio dalam pembelajaran Bahasa Indonesia meningkatkan penguasaan pemahaman. Ini dapat menjadi solusi untuk berbagai pendekatan pembelajaran Bahasa Indonesi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1.</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Literasi Dalam Media Pembelajaran Bahasa Indonesia Di Madrasah Ibtidaiyah (Mi) Muhammadiyah Toyareka Purbalingg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Toyareka Purbalingga, menganalisis pencapaian hasil yang sudah dicapai pada proses pemanfaatan literasi media pembelajaran bahasa Indonesia di MI Muhammadiyah Toyareka. …","author":[{"dropping-particle":"","family":"Metros","given":"P","non-dropping-particle":"","parse-names":false,"suffix":""}],"id":"ITEM-1","issue":"Mi","issued":{"date-parts":[["2022"]]},"title":"Literasi Dalam Media Pembelajaran Bahasa Indonesia Di Madrasah Ibtidaiyah (Mi) Muhammadiyah Toyareka Purbalingga","type":"article-journal"},"uris":["http://www.mendeley.com/documents/?uuid=cd97e8b9-754c-4a35-9097-a67987368089"]}],"mendeley":{"formattedCitation":"(Metros, 2022)","manualFormatting":"Metros, (2022)","plainTextFormattedCitation":"(Metros, 2022)","previouslyFormattedCitation":"(Metros,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etros, (2022)</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Data menunjukkan bahwa p</w:t>
            </w:r>
            <w:r>
              <w:rPr>
                <w:rFonts w:ascii="Times New Roman" w:hAnsi="Times New Roman" w:cs="Times New Roman"/>
                <w:sz w:val="24"/>
                <w:szCs w:val="24"/>
              </w:rPr>
              <w:t>penerapan</w:t>
            </w:r>
            <w:r w:rsidRPr="00F27C0E">
              <w:rPr>
                <w:rFonts w:ascii="Times New Roman" w:hAnsi="Times New Roman" w:cs="Times New Roman"/>
                <w:sz w:val="24"/>
                <w:szCs w:val="24"/>
              </w:rPr>
              <w:t xml:space="preserve"> literasi dalam media pembelajaran membantu pembelajaran bahasa Indonesia di MI Muhammadiyah Toyareka Purbalingg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2.</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P</w:t>
            </w:r>
            <w:r>
              <w:rPr>
                <w:rFonts w:ascii="Times New Roman" w:hAnsi="Times New Roman" w:cs="Times New Roman"/>
                <w:sz w:val="24"/>
                <w:szCs w:val="24"/>
              </w:rPr>
              <w:t>penerapan</w:t>
            </w:r>
            <w:r w:rsidRPr="00F27C0E">
              <w:rPr>
                <w:rFonts w:ascii="Times New Roman" w:hAnsi="Times New Roman" w:cs="Times New Roman"/>
                <w:sz w:val="24"/>
                <w:szCs w:val="24"/>
              </w:rPr>
              <w:t xml:space="preserve"> teknologi di kurikulum merdeka </w:t>
            </w:r>
            <w:r w:rsidRPr="00F27C0E">
              <w:rPr>
                <w:rFonts w:ascii="Times New Roman" w:hAnsi="Times New Roman" w:cs="Times New Roman"/>
                <w:sz w:val="24"/>
                <w:szCs w:val="24"/>
              </w:rPr>
              <w:lastRenderedPageBreak/>
              <w:t xml:space="preserve">pada buku teks bahasa indonesia kelas xi intan pariwar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Indonesia","given":"Bahasa","non-dropping-particle":"","parse-names":false,"suffix":""},{"dropping-particle":"","family":"Xi","given":"Kelas","non-dropping-particle":"","parse-names":false,"suffix":""},{"dropping-particle":"","family":"Pariwara","given":"Intan","non-dropping-particle":"","parse-names":false,"suffix":""}],"id":"ITEM-1","issue":"1","issued":{"date-parts":[["0"]]},"page":"37-51","title":"PENERAPAN TEKNOLOGI DI KURIKULUM MERDEKA PADA BUKU TEKS BAHASA INDONESIA KELAS XI INTAN PARIWARA Cintia","type":"article-journal","volume":"10"},"uris":["http://www.mendeley.com/documents/?uuid=dbba7677-df5e-4fa8-b873-c3a67ce03afb"]}],"mendeley":{"formattedCitation":"(Indonesia et al., n.d.)","manualFormatting":"Cintia, (2025)","plainTextFormattedCitation":"(Indonesia et al., n.d.)","previouslyFormattedCitation":"(Indonesia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Cintia, (2025)</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lastRenderedPageBreak/>
              <w:t xml:space="preserve">Terdapat tiga macam media pembelajaran berbasis teknologi yang </w:t>
            </w:r>
            <w:r w:rsidRPr="00F27C0E">
              <w:rPr>
                <w:rFonts w:ascii="Times New Roman" w:hAnsi="Times New Roman" w:cs="Times New Roman"/>
                <w:sz w:val="24"/>
                <w:szCs w:val="24"/>
              </w:rPr>
              <w:lastRenderedPageBreak/>
              <w:t>ditetapkan di buku teks Bahasa Indonesia kelas XI terbitan Intan Pariwara di Kurikulum Merdeka yakni media visual, media audio, dan media audio visual.</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lastRenderedPageBreak/>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lastRenderedPageBreak/>
              <w:t>13.</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Kemampuan Menyimak sebagai Pondasi “Pengembangan Keterampilan Berbahasa Siswa Kelas Rendah pada Mata Pelajaran Bahas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Ubaidillah","given":"Muhamad Irsad","non-dropping-particle":"","parse-names":false,"suffix":""},{"dropping-particle":"","family":"Holis","given":"Ade","non-dropping-particle":"","parse-names":false,"suffix":""}],"id":"ITEM-1","issued":{"date-parts":[["2025"]]},"page":"439-448","title":"Kemampuan Menyimak sebagai Pondasi Pengembangan Keterampilan Berbahasa Siswa Kelas Rendah pada Mata Pelajaran Bahasa Indonesia","type":"article-journal","volume":"5"},"uris":["http://www.mendeley.com/documents/?uuid=5cbfd812-d37e-410e-b4cf-9d611ae730fa"]}],"mendeley":{"formattedCitation":"(Ubaidillah &amp; Holis, 2025)","manualFormatting":"Ubaidillah &amp; Holis, (2025)","plainTextFormattedCitation":"(Ubaidillah &amp; Holis, 2025)","previouslyFormattedCitation":"(Ubaidillah &amp; Holis, 2025)"},"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Ubaidillah &amp; Holis, (2025)</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Karena kurangnya variasi metode pembelajaran, kurangnya penggunaan media interaktif, dan kurangnya ke</w:t>
            </w:r>
            <w:r>
              <w:rPr>
                <w:rFonts w:ascii="Times New Roman" w:hAnsi="Times New Roman" w:cs="Times New Roman"/>
                <w:sz w:val="24"/>
                <w:szCs w:val="24"/>
              </w:rPr>
              <w:t>bisa</w:t>
            </w:r>
            <w:r w:rsidRPr="00F27C0E">
              <w:rPr>
                <w:rFonts w:ascii="Times New Roman" w:hAnsi="Times New Roman" w:cs="Times New Roman"/>
                <w:sz w:val="24"/>
                <w:szCs w:val="24"/>
              </w:rPr>
              <w:t>aan membaca dan mendengarkan cerita di lingkungan rumah, keterampilan menyimak yang buruk</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4.</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audio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topik cerita rakyat hikayat kelas x SMA”. oleh Yusrica Paulina, (2022)</w:t>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Dari uji validitas media audio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enuhi kriteria valid dan layak digunakan berdasarkan hasil presentase dari ahli media dan ahli materi.</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5.</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ternatif pembelajaran jarak jauh”.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2585/edudikara.v5i2.212","ISSN":"2541-0261","abstract":"Podcast adalah salah satu media komunikasi yang bisa kita manfaatkan bukan saja untuk berkomunikasi dengan orang lain tapi juga saling berbagi informasi yang menarik dan penting. Meskipun kerap kali disebut mirip dengan radio, namun bisa dibilang podcast lebih praktis daripada radio. karena podcast lahir pada generasi digital yang serba cepat dan mudah untuk diakses. Media Podcast sebagai altertnatif pembelajaran jarak jauh bisa menjadi pendukung materi belajar yang akan kita sampaikan pada masa pandemi seperti sat ini sehingga penyampaian materi lebih kratif unik serta menarik terlebih fleksibilitas pendengar kapan  mood unttuk mendengarkan materi ini. Podcast ini disebut efektif karena podcast dapat digunakan sebagai media belajar dan pembelajaran yang variatif, perangkat pemutarnya sederhana dan mudah ditemukan dan dapat didengarkan di mana saja kapan saja bahkan bagi yang terbiasa  multitasking, Podcast ini disebut efisien karena praktis dan ramah bandwidth. Praktis artinya dapat dibawa kemanapun dan hanya membutuhkan ruang penyimpanan yang sedikit dikarenakan ukuran file-nya yang kecil. Melalui podcast, kuota data internet tidak banyak tersedot, sehingga akan meringankan orang tua siswa","author":[{"dropping-particle":"","family":"Sudarmoyo","given":"Sudarmoyo","non-dropping-particle":"","parse-names":false,"suffix":""}],"container-title":"Edudikara: Jurnal Pendidikan dan Pembelajaran","id":"ITEM-1","issue":"2","issued":{"date-parts":[["2020"]]},"page":"65-73","title":"Podcast sebagai Alternatif Media Pembelajaran Jarak Jauh","type":"article-journal","volume":"5"},"uris":["http://www.mendeley.com/documents/?uuid=19c5d633-f34c-4bb7-aede-501bdf9ed1d9"]}],"mendeley":{"formattedCitation":"(Sudarmoyo, 2020)","manualFormatting":"Sudarmoyo, (2020)","plainTextFormattedCitation":"(Sudarmoyo, 2020)","previouslyFormattedCitation":"(Sudarmoyo,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darmoyo, (2020)</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Meringankan orangtua dalam pembelajaran jarak jauh karena tidak menyedot banyak kuota data internet </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6.</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Terhadap Pembelajaran Keterampilan Menulis Puisi </w:t>
            </w:r>
            <w:r w:rsidRPr="00F27C0E">
              <w:rPr>
                <w:rFonts w:ascii="Times New Roman" w:hAnsi="Times New Roman" w:cs="Times New Roman"/>
                <w:sz w:val="24"/>
                <w:szCs w:val="24"/>
              </w:rPr>
              <w:lastRenderedPageBreak/>
              <w:t xml:space="preserve">Siswa Kelas X Sma Negeri 5 Kota Tangerang Selatan Tahun Pelajaran 2023 / 2024”.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Penelitian ini akan mendeskripsikan pemanfaatan media pembelajaran podcast akun Rintik Sedu milik Nadhifa Allya Tsana dalam pembelajaran menulis puisi. Peneliti berharap …","author":[{"dropping-particle":"","family":"Hira","given":"Nadifa Ma","non-dropping-particle":"","parse-names":false,"suffix":""}],"container-title":"UIN Syarif Hidayatullah jakarta","id":"ITEM-1","issued":{"date-parts":[["2023"]]},"title":"Penggunaan Media Podcast Akun Rintik Sedu Terhadap Pembelajaran Keterampilan Menulis Puisi Siswa Kelas X Sma Negeri 5 Kota Tangerang Selatan Tahun Pelajaran 2023 / 2024","type":"article-journal"},"uris":["http://www.mendeley.com/documents/?uuid=77ed355f-7e28-4383-a6cd-d89119bc745f"]}],"mendeley":{"formattedCitation":"(Hira, 2023)","manualFormatting":"Hira, (2023)","plainTextFormattedCitation":"(Hira, 2023)","previouslyFormattedCitation":"(Hira,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ira,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lastRenderedPageBreak/>
              <w:t xml:space="preserve">Pengguna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baik digunakan sebagai media pembelajaran</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lastRenderedPageBreak/>
              <w:t>17.</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P</w:t>
            </w:r>
            <w:r>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Menulis Teks Cerpen Pada Siswa Kelas XI SMA Negeri 1 Grobogan Tahun Pelajaran 2022/2023”.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59024/simpati.v2i1.511","ISSN":"2964-8548","abstract":"This research aims to describe the application of podcast media in learning to write short story texts in class XI of SMA Negeri 1 Grobogan for the 2022/2023 academic year. This type of research is descriptive qualitative. The data collection techniques used are observation techniques, interview techniques, and also documentation techniques. Meanwhile, the background to this research is class XI students at SMA Negeri 1 Grobogan who are considered very active and thirsty for technology-based media. The research carried out obtained valid data and as expected, that the lesson went well. Apart from going well based on the data that has been collected, the activities carried out for 2X45 minutes are in line with the principles of good learning, therefore this research on the application of Podcast media in learning to write short story texts for class XI students at SMA Negeri 1 Grobogan can be said to be implemented well.","author":[{"dropping-particle":"","family":"Lilik Andriyan","given":"","non-dropping-particle":"","parse-names":false,"suffix":""},{"dropping-particle":"","family":"Siti Ulfiyani","given":"","non-dropping-particle":"","parse-names":false,"suffix":""},{"dropping-particle":"","family":"Zainal Arifin","given":"","non-dropping-particle":"","parse-names":false,"suffix":""}],"container-title":"Simpati","id":"ITEM-1","issue":"1","issued":{"date-parts":[["2023"]]},"page":"82-86","title":"Penerapan Media Podcast Dalam Pembelajaran Menulis Teks Cerpen Pada Siswa Kelas XI SMA Negeri 1 Grobogan Tahun Pelajaran 2022/2023","type":"article-journal","volume":"2"},"uris":["http://www.mendeley.com/documents/?uuid=04e0c0a1-ca4b-4563-a32a-fe3dbc2cf8a8"]}],"mendeley":{"formattedCitation":"(Lilik Andriyan et al., 2023)","manualFormatting":"Lilik Andriyan, (2023)","plainTextFormattedCitation":"(Lilik Andriyan et al., 2023)","previouslyFormattedCitation":"(Lilik Andriyan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Lilik Andriyan,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P</w:t>
            </w:r>
            <w:r>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w:t>
            </w:r>
            <w:r>
              <w:rPr>
                <w:rFonts w:ascii="Times New Roman" w:hAnsi="Times New Roman" w:cs="Times New Roman"/>
                <w:sz w:val="24"/>
                <w:szCs w:val="24"/>
              </w:rPr>
              <w:t>bisa</w:t>
            </w:r>
            <w:r w:rsidRPr="00F27C0E">
              <w:rPr>
                <w:rFonts w:ascii="Times New Roman" w:hAnsi="Times New Roman" w:cs="Times New Roman"/>
                <w:sz w:val="24"/>
                <w:szCs w:val="24"/>
              </w:rPr>
              <w:t xml:space="preserve"> diterapkan dengan baik</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8.</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Media Pembel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terampilan Menulis Puisi”.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elitian ini dilatarbelakangi masalah siswa, yang merasa kesulitan untuk melakukan kegiatan menulis puisi dalam hal menuangkan ide atau gagasan pada puisi berdasarkan unsur instrinsik yang dibangun. Penelitian ini memiliki tujuan yaitu untuk mengetahui kemampuan siswa menulis puisi sebelum menggunakan media podcast. Metode yang digunakan dalam penelitian ini yaitu metode eksperimen dengan menggunakan One-Group Pretest-Posttest Design. Data diambil dari kegiatan guru dan siswa. Selain itu adanya uji coba mengenai teknik pengumpulan data yaitu tes. Hasil penelitian ini memiliki kesimpulan yaitu sebagai berikut: (1) kemampuan menulis puisi sebelum menggunakan media podcast yaitu dengan nilai rata-rata 64,34 dapat dikategorikan dengan cukup; (2) kemampuan menulis puisi sesudah menggunakan media podcast yaitu dengan nilai rata-rata 71,43 dapat dikategorikan dengan baik; (3) media podcast efektif digunakan dalam menulis puisi pada siswa kelas X IIS 2 SMA YPI Sukawening. Kata","author":[{"dropping-particle":"","family":"Saepuloh","given":"Muhamad Fahmi","non-dropping-particle":"","parse-names":false,"suffix":""},{"dropping-particle":"","family":"Nurwahidah","given":"Lina Siti","non-dropping-particle":"","parse-names":false,"suffix":""},{"dropping-particle":"","family":"Kartini","given":"Ari","non-dropping-particle":"","parse-names":false,"suffix":""}],"container-title":"Caraka: Jurnal Pendidikan Bahasa dan Sastra Indonesia serta Bahasa Daerah","id":"ITEM-1","issue":"2","issued":{"date-parts":[["2021"]]},"page":"107-116","title":"Media Pembelajaran Podcast Untuk Meningkatkan Keterampilan Menulis Puisi","type":"article-journal","volume":"10"},"uris":["http://www.mendeley.com/documents/?uuid=f99d5ccb-3b6c-4f79-95b5-a95690beff30"]}],"mendeley":{"formattedCitation":"(Saepuloh et al., 2021)","manualFormatting":"Saepuloh, (2021)","plainTextFormattedCitation":"(Saepuloh et al., 2021)","previouslyFormattedCitation":"(Saepuloh et al.,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epuloh, (2021)</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Berpengaruh dalam peningkatan keterampilan menulis puisi dan menciptakan proses pembelajaran yang bermakna</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r w:rsidR="00257928" w:rsidRPr="00F27C0E" w:rsidTr="002A3403">
        <w:tc>
          <w:tcPr>
            <w:tcW w:w="727"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sidRPr="00F27C0E">
              <w:rPr>
                <w:rFonts w:ascii="Times New Roman" w:hAnsi="Times New Roman" w:cs="Times New Roman"/>
                <w:sz w:val="24"/>
                <w:szCs w:val="24"/>
              </w:rPr>
              <w:t>19.</w:t>
            </w:r>
          </w:p>
        </w:tc>
        <w:tc>
          <w:tcPr>
            <w:tcW w:w="2108"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 xml:space="preserve">“Analisis Siniar Dongeng Anak Masa Kini sebagai Media ajar dalam Pembelajaran Cerita Fantasi Di SMP Kelas VI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manualFormatting":"Dewi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Dew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rsidR="00257928" w:rsidRPr="00F27C0E" w:rsidRDefault="00257928" w:rsidP="002A3403">
            <w:pPr>
              <w:ind w:right="4"/>
              <w:rPr>
                <w:rFonts w:ascii="Times New Roman" w:hAnsi="Times New Roman" w:cs="Times New Roman"/>
                <w:sz w:val="24"/>
                <w:szCs w:val="24"/>
              </w:rPr>
            </w:pPr>
            <w:r w:rsidRPr="00F27C0E">
              <w:rPr>
                <w:rFonts w:ascii="Times New Roman" w:hAnsi="Times New Roman" w:cs="Times New Roman"/>
                <w:sz w:val="24"/>
                <w:szCs w:val="24"/>
              </w:rPr>
              <w:t>Media siniar tidak perlu menggunakan proyektor cukup menggunakan laptop untuk memutar siniar yang diinginkan. Sehingga media ini layak untuk digunakan dalam pembelajaran</w:t>
            </w:r>
          </w:p>
        </w:tc>
        <w:tc>
          <w:tcPr>
            <w:tcW w:w="1275" w:type="dxa"/>
            <w:shd w:val="clear" w:color="auto" w:fill="FFFFFF" w:themeFill="background1"/>
            <w:vAlign w:val="center"/>
          </w:tcPr>
          <w:p w:rsidR="00257928" w:rsidRPr="00F27C0E" w:rsidRDefault="00257928" w:rsidP="002A3403">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rsidR="00257928" w:rsidRPr="00F27C0E" w:rsidRDefault="00257928" w:rsidP="002A3403">
            <w:pPr>
              <w:ind w:right="4"/>
              <w:rPr>
                <w:rFonts w:ascii="Times New Roman" w:hAnsi="Times New Roman" w:cs="Times New Roman"/>
                <w:sz w:val="24"/>
                <w:szCs w:val="24"/>
              </w:rPr>
            </w:pPr>
          </w:p>
        </w:tc>
      </w:tr>
    </w:tbl>
    <w:p w:rsidR="00257928" w:rsidRDefault="00257928" w:rsidP="00257928">
      <w:pPr>
        <w:pStyle w:val="Heading2"/>
      </w:pPr>
      <w:r>
        <w:br w:type="page"/>
      </w:r>
    </w:p>
    <w:p w:rsidR="00257928" w:rsidRPr="00F27C0E" w:rsidRDefault="00257928" w:rsidP="00257928">
      <w:pPr>
        <w:pStyle w:val="Heading2"/>
      </w:pPr>
      <w:bookmarkStart w:id="5" w:name="_Toc200839926"/>
      <w:r w:rsidRPr="00F27C0E">
        <w:lastRenderedPageBreak/>
        <w:t xml:space="preserve">4.2 Pembahasan Hasil </w:t>
      </w:r>
      <w:r>
        <w:t>Penelitian</w:t>
      </w:r>
      <w:bookmarkEnd w:id="5"/>
    </w:p>
    <w:p w:rsidR="00257928" w:rsidRPr="00F27C0E" w:rsidRDefault="00257928" w:rsidP="00257928">
      <w:p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Berdasarkan analisis data yang peneliti dapat pada jurnal</w:t>
      </w:r>
      <w:r w:rsidRPr="00F27C0E">
        <w:rPr>
          <w:rFonts w:ascii="Times New Roman" w:hAnsi="Times New Roman" w:cs="Times New Roman"/>
          <w:i/>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kita dapat menjelaskan secara rinci satu persatu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w:t>
      </w:r>
    </w:p>
    <w:p w:rsidR="00257928" w:rsidRDefault="00257928" w:rsidP="00257928">
      <w:p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Pada jurnal berjudul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6379/estetika.v3i2.201","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container-title":"Estetika: Jurnal Pendidikan Bahasa Dan Sastra Indonesia","id":"ITEM-1","issue":"2","issued":{"date-parts":[["2022"]]},"page":"64-71","title":"Penggunaan Podcast Sebagai Media Pembelajaran Sastra Indonesia","type":"article-journal","volume":"3"},"uris":["http://www.mendeley.com/documents/?uuid=eb5294e6-ac95-4996-a24a-752f1c99e6ee"]}],"mendeley":{"formattedCitation":"(Farhan, 2022a)","manualFormatting":"Farhan, (2022)","plainTextFormattedCitation":"(Farhan, 2022a)","previouslyFormattedCitation":"(Farhan, 2022a)"},"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Farhan,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w:t>
      </w:r>
      <w:r>
        <w:rPr>
          <w:rFonts w:ascii="Times New Roman" w:hAnsi="Times New Roman" w:cs="Times New Roman"/>
          <w:sz w:val="24"/>
          <w:szCs w:val="24"/>
        </w:rPr>
        <w:t xml:space="preserve"> bahwa responden yang merupakan</w:t>
      </w:r>
      <w:r w:rsidRPr="00F27C0E">
        <w:rPr>
          <w:rFonts w:ascii="Times New Roman" w:hAnsi="Times New Roman" w:cs="Times New Roman"/>
          <w:sz w:val="24"/>
          <w:szCs w:val="24"/>
        </w:rPr>
        <w:t xml:space="preserve"> peserta didik dalam pembelajaran sastra merasa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cukup efektif, karena sifatnya yang mudah diakses, bisa diputar berulang- ulang, menyenangkan, dan menambah variasi dalam pembelajaran.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udah diakses, bisa diputar berulang- ulang, menyenangkan, dan menambah variasi dalam pembelajaran.</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2</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Media Pembelajaran Berbas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bicara Siswa Pada Pembelajaran </w:t>
      </w:r>
      <w:r w:rsidRPr="00F27C0E">
        <w:rPr>
          <w:rFonts w:ascii="Times New Roman" w:hAnsi="Times New Roman" w:cs="Times New Roman"/>
          <w:sz w:val="24"/>
          <w:szCs w:val="24"/>
        </w:rPr>
        <w:lastRenderedPageBreak/>
        <w:t xml:space="preserve">Bahasa Indonesia Kelas X Di Smk Telkom Banjarbaru”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The development of increasingly sophisticated and sophisticated technology can be called part of the industrial revolution 4.0, which has made the learning process more diverse and varied. The use of podcast-based learning media is a form of information and communication technology development that can be used as an alternative learning media. The purpose of this study was to develop podcast-based learning media, to determine the feasibility of the learning media and to determine students' speaking skills at SMK Telkom Banjarbaru. The development model used in this study refers to the 4D (four-D) research and development model with four stages, namely define, design, develop, and disseminate. The data collection techniques in this study were interviews, observations, and expert validation questionnaires, as well as student response questionnaires. The results of development research show that Podcast-based learning media is able to create an interactive and more meaningful learning atmosphere for students. Schools can utilize podcast learning media as digital learning media to support teaching and learning activities in improving students' speaking skills.","author":[{"dropping-particle":"","family":"Eki","given":"Angga","non-dropping-particle":"","parse-names":false,"suffix":""},{"dropping-particle":"","family":"Rahmadan","given":"Duta","non-dropping-particle":"","parse-names":false,"suffix":""},{"dropping-particle":"","family":"Mansur","given":"Hamsi","non-dropping-particle":"","parse-names":false,"suffix":""},{"dropping-particle":"","family":"Cyly","given":"Zaudah","non-dropping-particle":"","parse-names":false,"suffix":""},{"dropping-particle":"","family":"Dalu","given":"Arrum","non-dropping-particle":"","parse-names":false,"suffix":""}],"id":"ITEM-1","issue":"1","issued":{"date-parts":[["2020"]]},"page":"82-92","title":"Pengembangan Media Pembelajaran Berbasis Podcast Untuk Meningkatkan Kemampuan Berbicara Siswa Pada Pembelajaran Bahasa Indonesia Kelas X Di Smk Telkom Banjarbaru","type":"article-journal","volume":"1"},"uris":["http://www.mendeley.com/documents/?uuid=fab4bfec-eaf8-4974-b1a6-b8754795d9cd"]}],"mendeley":{"formattedCitation":"(Eki et al., 2020)","manualFormatting":"Eki, (2020)","plainTextFormattedCitation":"(Eki et al., 2020)","previouslyFormattedCitation":"(Eki et al.,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Eki,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media pembelajaran berbas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uat belajar lebih interaktif dan bermakna bagi siswa. Sekolah dapat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digital untuk mendukung kegiatan belajar mengajar dan meningkatkan kemampuan berbicara siswa.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mbuat pembelajaran menjadi interaktif dan lebih bermakna untuk siswa.</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3</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manfaat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t Spotify sebagai Media Pembelajaran Bahas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Safira Ramadhani, (2023)","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fira Ramadhan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cara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potify sebagai media untuk belajar bahasa Indonesia.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latih kemampuan menyimak siswa.</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 xml:space="preserve">n kolaboratif </w:t>
      </w:r>
      <w:r>
        <w:rPr>
          <w:rFonts w:ascii="Times New Roman" w:hAnsi="Times New Roman" w:cs="Times New Roman"/>
          <w:sz w:val="24"/>
          <w:szCs w:val="24"/>
        </w:rPr>
        <w:lastRenderedPageBreak/>
        <w:t>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4</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Media Pembelajaran Berbas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Mata Pelajaran Bahasa Indonesia Di Smp Kristen Citra Bangsa Mandiri”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7792/hinef.v2i1.868","abstract":"Abstract\r Based on the problems that occur in class XIII A Christian Citra Bangsa Mandiri Middle School. The purpose of this development research is to develop podcast-based learning media in Indonesian language subjects at Citra Bangsa Mandiri Christian Middle School. With the use of audio podcast media developed in the anchor application so that the material presented is clearer, because the media can be accessed at any time and makes students enthusiastic during the learning process. This type of research uses the Research and Development (RnD) model. Data collection by researchers using questionnaires and interviews this thesis data collection techniques through questionnaires, interviews and documentation. The data collected in this study used a questionnaire. The results of this thesis show the results of class XIII SMP Kristen Citra Bangsa Kupang, with a total of 15 students, the average result of 15 students shows that 1154 is divided by the number of students, namely 15 students, and gets a final score of 83.53% and the level of achievement its good. So that this audio is feasible and can be applied in learning activities on the subject matter of Cinderella stories for class XIII Indonesian at Christian Citra Bangsa Mandiri Middle School.\r Keywords: Development, Podcast Media, Subjects, Indonesian Language\r  \r Abstrak\r Berdasarkan permasalahan yang terjadi pada SMP Kristen Citra Bangsa Mandiri kelas XIII A. Tujuan dari penelitian pengembangan ini yakni untuk mengembangkan media pembelajaran berbasis podcast pada mata pelajaran Bahasa indonesia di SMP Kristen Citra Bangsa Mandiri. Dengan penggunaan media audio podcast yang dikembangkan dalam aplikasi anchor agar materi yang disampaikan lebih jelas, karena media dapat diakses kapan saja dan membuat semangat peserta didik saat proses belajar. Jenis penelitian dengan menggunakan model Research and Development (RnD). Pengumpulan data oleh peneliti menggunakan angket dan wawancara teknik pengumpulan data skripsi ini melalui Kuesioner, Wawancara dan Dokumentasi. Data yang dihimpun dalam penelitian ini menggunakan angket. Hasil dari skripsi ini menunjukan hasil dari siswa kelas XIII SMP Kristen Citra Bangsa Kupang, dengan jumlah 15 siswa, hasilnya rata-rata dari 15 siswa menunjukkan bahwa 1154 dibagi jumlah siswa, yaitu 15 siswa, dan mendapatkan nilai akhir 83,53% dan tingkat pencapaian nya baik. Sehingga  audio ini  telah layak dan dapat diterapkan dalam kegiatan pembelajaran materi pokok Cerita cerit…","author":[{"dropping-particle":"","family":"Pairikaes","given":"Irvan","non-dropping-particle":"","parse-names":false,"suffix":""},{"dropping-particle":"","family":"Benufinit","given":"Yonly A","non-dropping-particle":"","parse-names":false,"suffix":""},{"dropping-particle":"","family":"Manu","given":"Gerlan A","non-dropping-particle":"","parse-names":false,"suffix":""}],"container-title":"HINEF : Jurnal Rumpun Ilmu Pendidikan","id":"ITEM-1","issue":"1","issued":{"date-parts":[["2023"]]},"page":"35-41","title":"Pengembangan Media Pembelajaran Berbasis Podcast Pada Mata Pelajaran Bahasa Indonesia Di Smp Kristen Citra Bangsa Mandiri","type":"article-journal","volume":"2"},"uris":["http://www.mendeley.com/documents/?uuid=8de3efae-e558-4992-b309-7f7b020a21a7"]}],"mendeley":{"formattedCitation":"(Pairikaes et al., 2023)","manualFormatting":"Pairikaes (2023)","plainTextFormattedCitation":"(Pairikaes et al., 2023)","previouslyFormattedCitation":"(Pairikaes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airikaes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kinerja siswa di kelas XIII SMP Kristen Citra Bangsa Kupang yang terdiri dari 15 siswa. Hasil rata-rata dari 15 siswa menunjukkan bahwa 1154 siswa dibagi menjadi 15 siswa, yang berarti mereka memiliki nilai akhir 83,53% dan tingkat pencapaian yang baik. Adapun  m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pembelajaran bahasa Indonesia</w:t>
      </w:r>
      <w:r w:rsidRPr="00F27C0E">
        <w:rPr>
          <w:rFonts w:ascii="Times New Roman" w:hAnsi="Times New Roman" w:cs="Times New Roman"/>
          <w:sz w:val="24"/>
          <w:szCs w:val="24"/>
        </w:rPr>
        <w:t xml:space="preserve"> yaitu sebagai metode yang efektif untuk melatih kemampuan dalam memanfaatkan teknologi digital.</w:t>
      </w:r>
    </w:p>
    <w:p w:rsidR="00257928" w:rsidRPr="009C07BC"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Default="00257928" w:rsidP="00257928">
      <w:pPr>
        <w:spacing w:after="0" w:line="480" w:lineRule="auto"/>
        <w:ind w:right="49"/>
        <w:jc w:val="center"/>
        <w:rPr>
          <w:rFonts w:ascii="Times New Roman" w:hAnsi="Times New Roman" w:cs="Times New Roman"/>
          <w:b/>
          <w:sz w:val="24"/>
          <w:szCs w:val="24"/>
        </w:rPr>
      </w:pP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lastRenderedPageBreak/>
        <w:t>Data 5</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aruh Media Pembel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rhadap Keterampilan Berbicara Bahas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23887/ika.v20i2.45014","ISSN":"1829-5282","abstract":"This research uses quasi-experimental research. The population in this study This study For this study, a quasi-experimental design was used. The participants in this study are a quasi-experimental research design was adopted for this investigation. Students from SMA Negeri 2 Banjar's Class XI, which was split into Classes XI BABUD 1 and 2, were chosen as the research subjects. Random sampling was used to choose the experimental and control groups. Data on speaking ability were gathered through performance evaluations made during structured observations or observations of specific study samples. The information was then examined using statistical inference. According to the findings, the experimental group's average score fell into the very high category (81.80%), while the control group's score fell into the high category (75.20%). It could be identified that there was a significant difference in speaking skills between the group that uses podcasts as a learning medium and the group that uses Google Meet.","author":[{"dropping-particle":"","family":"Setiawan","given":"Komang Agus","non-dropping-particle":"","parse-names":false,"suffix":""},{"dropping-particle":"","family":"Sutama","given":"I Made","non-dropping-particle":"","parse-names":false,"suffix":""},{"dropping-particle":"","family":"Dewantara","given":"I Putu Mas","non-dropping-particle":"","parse-names":false,"suffix":""}],"container-title":"Jurnal IKA","id":"ITEM-1","issue":"2","issued":{"date-parts":[["2022"]]},"page":"85-91","title":"Pengaruh Media Pembelajaran Podcast Terhadap Keterampilan Berbicara Bahasa Indonesia","type":"article-journal","volume":"20"},"uris":["http://www.mendeley.com/documents/?uuid=4d9736cf-7118-4b1b-b1f5-f144fa842386"]}],"mendeley":{"formattedCitation":"(Setiawan et al., 2022)","manualFormatting":"Setiawan, (2022)","plainTextFormattedCitation":"(Setiawan et al., 2022)","previouslyFormattedCitation":"(Setiawan et al.,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etiawan,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w:t>
      </w:r>
      <w:r>
        <w:rPr>
          <w:rFonts w:ascii="Times New Roman" w:hAnsi="Times New Roman" w:cs="Times New Roman"/>
          <w:sz w:val="24"/>
          <w:szCs w:val="24"/>
        </w:rPr>
        <w:t>aadanya</w:t>
      </w:r>
      <w:r w:rsidRPr="00F27C0E">
        <w:rPr>
          <w:rFonts w:ascii="Times New Roman" w:hAnsi="Times New Roman" w:cs="Times New Roman"/>
          <w:sz w:val="24"/>
          <w:szCs w:val="24"/>
        </w:rPr>
        <w:t xml:space="preserve"> perbedaan antara kelompok yang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at pembelajaran dan kelompok yang menggunakan Google Meet. Ketik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gunakan sebagai alat pembelajaran, mereka meningkatkan keterampilan berbicara siswa dan meningkatkan keinginan mereka untuk belajar secara online.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mbantu siswa berbicara lebih baik lagi.</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6</w:t>
      </w:r>
    </w:p>
    <w:p w:rsidR="00257928" w:rsidRDefault="00257928" w:rsidP="00257928">
      <w:p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Media Pembel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Hasil Belajar Bahasa Indonesia KD Cerpen Pada Siswa Tunanetra Kelas VII SMPLB SLB Negeri Salatiga” yang diteliti oleh Reni Setiawati, (2023).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1)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dia pembelajaran audio, diperlukan untuk guru dan siswa tunanetra kelas VII untuk meningkatkan </w:t>
      </w:r>
      <w:r w:rsidRPr="00F27C0E">
        <w:rPr>
          <w:rFonts w:ascii="Times New Roman" w:hAnsi="Times New Roman" w:cs="Times New Roman"/>
          <w:sz w:val="24"/>
          <w:szCs w:val="24"/>
        </w:rPr>
        <w:lastRenderedPageBreak/>
        <w:t xml:space="preserve">hasil belajar KD cerpen Bahasa Indonesia; (2)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dirancang oleh peneliti, dapat meningkatkan hasil belajar siswa tunanetra berdasarkan saran dari tim ahli; dan (3)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dikembangkan oleh peneliti, dapat meningkatkan hasil belajar siswa tunanetra.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ingkatkan hasil pembelajaran cerpen pada siswa tunanetra.</w:t>
      </w:r>
    </w:p>
    <w:p w:rsidR="00257928" w:rsidRPr="000E54A9"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7</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mbelajaran Menulis Puisi Dengan Menggunak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pikir Kreatif Peserta Didik Kelas Viii Smpn 2 Margahayu Bandung Tahun Pelajaran 2022/2023”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022/2023","author":[{"dropping-particle":"","family":"Helawati","given":"Ela","non-dropping-particle":"","parse-names":false,"suffix":""},{"dropping-particle":"","family":"Supian","given":"","non-dropping-particle":"","parse-names":false,"suffix":""},{"dropping-particle":"","family":"Nurhayatin","given":"Titin","non-dropping-particle":"","parse-names":false,"suffix":""}],"container-title":"Sastra Indonesia dan Daerah","id":"ITEM-1","issue":"1","issued":{"date-parts":[["2024"]]},"page":"56-66","title":"Pembelajaran Menulis Puisi Dengan Menggunakan Media Podcast Untuk Meningkatkan Kemampuan Berpikir Kreatif Peserta Didik Kelas Viii Smpn 2 Margahayu Bandung Tahun Pelajaran 2022/2023","type":"article-journal","volume":"14"},"uris":["http://www.mendeley.com/documents/?uuid=ce57c552-1da4-444b-8b50-ccaf15ab4c28"]}],"mendeley":{"formattedCitation":"(Helawati et al., 2024)","manualFormatting":"Helawati (2024)","plainTextFormattedCitation":"(Helawati et al., 2024)","previouslyFormattedCitation":"(Helawati et al., 202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elawati (2024)</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pembelajaran menulis puisi berdampak terhadap kemampuan berpikir kreatif peserta didik. Selain itu, dapat menjadi alternatif pemilihan model pembelajaran di kelas.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ningkatkan kemampuan menulis dan </w:t>
      </w:r>
      <w:r>
        <w:rPr>
          <w:rFonts w:ascii="Times New Roman" w:hAnsi="Times New Roman" w:cs="Times New Roman"/>
          <w:sz w:val="24"/>
          <w:szCs w:val="24"/>
        </w:rPr>
        <w:t>berpikir</w:t>
      </w:r>
      <w:r w:rsidRPr="00F27C0E">
        <w:rPr>
          <w:rFonts w:ascii="Times New Roman" w:hAnsi="Times New Roman" w:cs="Times New Roman"/>
          <w:sz w:val="24"/>
          <w:szCs w:val="24"/>
        </w:rPr>
        <w:t xml:space="preserve"> kreatif pada siswa.</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lastRenderedPageBreak/>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8</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konte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mata pelajaran bahasa indonesia materi puisi mts ddi jarasua di kabupaten soppeng”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Mubarak","given":"Fadil","non-dropping-particle":"","parse-names":false,"suffix":""},{"dropping-particle":"","family":"Sinaga","given":"Andromeda Valentino","non-dropping-particle":"","parse-names":false,"suffix":""},{"dropping-particle":"","family":"Studi","given":"Program","non-dropping-particle":"","parse-names":false,"suffix":""},{"dropping-particle":"","family":"Pendidikan","given":"Teknologi","non-dropping-particle":"","parse-names":false,"suffix":""},{"dropping-particle":"","family":"Makassar","given":"Universitas Negeri","non-dropping-particle":"","parse-names":false,"suffix":""}],"id":"ITEM-1","issued":{"date-parts":[["0"]]},"title":"Pengembangan konten podcast edukatif mata pelajaran bahasa indonesia materi puisi mts ddi jarasua di kabupaten soppeng","type":"article-journal"},"uris":["http://www.mendeley.com/documents/?uuid=84c98fb1-3e93-4c60-885c-f4f39d309773"]}],"mendeley":{"formattedCitation":"(Mubarak et al., n.d.)","manualFormatting":"Mubarak (2025)","plainTextFormattedCitation":"(Mubarak et al., n.d.)","previouslyFormattedCitation":"(Mubarak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ubarak (202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media konte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bertema puisi yang dikembangkan Praktis dan Valid untuk digunakan dalam proses pembelajaran puisi di Kelas VIII di MTs DDI Jarasua.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yang sangat praktis </w:t>
      </w:r>
      <w:r>
        <w:rPr>
          <w:rFonts w:ascii="Times New Roman" w:hAnsi="Times New Roman" w:cs="Times New Roman"/>
          <w:sz w:val="24"/>
          <w:szCs w:val="24"/>
        </w:rPr>
        <w:t>untuk</w:t>
      </w:r>
      <w:r w:rsidRPr="00F27C0E">
        <w:rPr>
          <w:rFonts w:ascii="Times New Roman" w:hAnsi="Times New Roman" w:cs="Times New Roman"/>
          <w:sz w:val="24"/>
          <w:szCs w:val="24"/>
        </w:rPr>
        <w:t xml:space="preserve"> pembelajaran.</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9</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Pada jurnal berjudul “Pengaruh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ing terhadap keterampilan berbicara pada mata pelajaran bahasa indonesia siswa sanggar </w:t>
      </w:r>
      <w:r>
        <w:rPr>
          <w:rFonts w:ascii="Times New Roman" w:hAnsi="Times New Roman" w:cs="Times New Roman"/>
          <w:sz w:val="24"/>
          <w:szCs w:val="24"/>
        </w:rPr>
        <w:t>bimbingan</w:t>
      </w:r>
      <w:r w:rsidRPr="00F27C0E">
        <w:rPr>
          <w:rFonts w:ascii="Times New Roman" w:hAnsi="Times New Roman" w:cs="Times New Roman"/>
          <w:sz w:val="24"/>
          <w:szCs w:val="24"/>
        </w:rPr>
        <w:t xml:space="preserve"> kampung bharu Malay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Penerapan","given":"Dengan","non-dropping-particle":"","parse-names":false,"suffix":""},{"dropping-particle":"","family":"Fifo","given":"Metode","non-dropping-particle":"","parse-names":false,"suffix":""}],"id":"ITEM-1","issued":{"date-parts":[["2023"]]},"page":"17-23","title":"PENGARUH PENGGUNAAN PODCASTING TERHADAP KETERAMPILAN BERBICARA PADA MATA PELAJARAN BAHASA INDONESIA SISWA SANGGAR BIMNINGAN KAMPUNG BHARU MALAYSIA","type":"article-journal","volume":"10"},"uris":["http://www.mendeley.com/documents/?uuid=8850b374-13ef-4915-8259-ee77455a8d13"]}],"mendeley":{"formattedCitation":"(Penerapan &amp; Fifo, 2023)","manualFormatting":"Penerapan &amp; Fifo, (2023)","plainTextFormattedCitation":"(Penerapan &amp; Fifo, 2023)","previouslyFormattedCitation":"(Penerapan &amp; Fifo,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w:t>
      </w:r>
      <w:r>
        <w:rPr>
          <w:rFonts w:ascii="Times New Roman" w:hAnsi="Times New Roman" w:cs="Times New Roman"/>
          <w:noProof/>
          <w:sz w:val="24"/>
          <w:szCs w:val="24"/>
        </w:rPr>
        <w:t>penerapan</w:t>
      </w:r>
      <w:r w:rsidRPr="00F27C0E">
        <w:rPr>
          <w:rFonts w:ascii="Times New Roman" w:hAnsi="Times New Roman" w:cs="Times New Roman"/>
          <w:noProof/>
          <w:sz w:val="24"/>
          <w:szCs w:val="24"/>
        </w:rPr>
        <w:t xml:space="preserve"> &amp; Fifo,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direkomendasikan untuk digunakan dalam pembelajaran Bahasa Indonesia.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yang sangat praktis </w:t>
      </w:r>
      <w:r>
        <w:rPr>
          <w:rFonts w:ascii="Times New Roman" w:hAnsi="Times New Roman" w:cs="Times New Roman"/>
          <w:sz w:val="24"/>
          <w:szCs w:val="24"/>
        </w:rPr>
        <w:t>untuk</w:t>
      </w:r>
      <w:r w:rsidRPr="00F27C0E">
        <w:rPr>
          <w:rFonts w:ascii="Times New Roman" w:hAnsi="Times New Roman" w:cs="Times New Roman"/>
          <w:sz w:val="24"/>
          <w:szCs w:val="24"/>
        </w:rPr>
        <w:t xml:space="preserve"> pembelajaran.</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0</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Meningkatkan Penguasaan Kosakata Bahasa “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guasaan kosakata Bahasa Indonesia merupakan salah satu aspek penting dalam kemampuan berbahasa yang harus dikuasai oleh siswa, terutama di tingkat Madrasah Ibtidaiyah (MI). Kosakata yang luas dan variatif menjadi fondasi utama dalam memahami teks, menyampaikan ide, serta berkomunikasi dengan baik dalam bahasa Indonesia. Metode penelitian menggunakan pendekatan kualitatif dengan fokus pada analisis mendalam terhadap pengalaman siswa dan guru di MI Nurul Islam Labruk Kidul Kabupaten Lumajang yang telah menggunakan media audio dalam pembelajaran kosakata pada mata pelajaran Bahasa Indonesia. Teknik Pengumpulan Data melalui wawancara, observasi, dan analisis dokumen. Hasil temuan dalam penelitian ini yaitu semakin meningkatnya motivasi belajar peserta didik, peserta didik dapat terfasilitasi pemahaman kosakata dengan lebih mudah, peserta didik aktif terlibat dalam proses pembelajaran, serta dapat meningkatkan keterampilan berbicara peserta didik pada mata pelajaran Bahasa Indonesia dengan menggunakan media audio.","author":[{"dropping-particle":"","family":"Shofiyah","given":"Siti","non-dropping-particle":"","parse-names":false,"suffix":""},{"dropping-particle":"","family":"Khoiriyah","given":"Ana","non-dropping-particle":"","parse-names":false,"suffix":""}],"id":"ITEM-1","issue":"02","issued":{"date-parts":[["2023"]]},"title":"Meningkatkan Penguasaan Kosakata Bahasa","type":"article-journal","volume":"02"},"uris":["http://www.mendeley.com/documents/?uuid=26a87a34-ea71-4e9b-ae4e-cf66d7bb32ea"]}],"mendeley":{"formattedCitation":"(Shofiyah &amp; Khoiriyah, 2023)","manualFormatting":"Shofiyah &amp; Khoiriyah, (2023)","plainTextFormattedCitation":"(Shofiyah &amp; Khoiriyah, 2023)","previouslyFormattedCitation":"(Shofiyah &amp; Khoiriyah,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hofiyah &amp; Khoiriyah,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Penggunaan media audio dalam pembelajaran Bahasa Indonesia meningkatkan penguasaan pemahaman. Ini dapat menjadi solusi untuk berbagai pendekatan pembelajaran Bahasa Indonesia.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ingkatkan keterampilan berbicara dan menambah kosa kata baru.</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lastRenderedPageBreak/>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1</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Literasi Dalam Media Pembelajaran Bahasa Indonesia Di Madrasah Ibtidaiyah (Mi) Muhammadiyah Toyareka Purbalingg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Toyareka Purbalingga, menganalisis pencapaian hasil yang sudah dicapai pada proses pemanfaatan literasi media pembelajaran bahasa Indonesia di MI Muhammadiyah Toyareka. …","author":[{"dropping-particle":"","family":"Metros","given":"P","non-dropping-particle":"","parse-names":false,"suffix":""}],"id":"ITEM-1","issue":"Mi","issued":{"date-parts":[["2022"]]},"title":"Literasi Dalam Media Pembelajaran Bahasa Indonesia Di Madrasah Ibtidaiyah (Mi) Muhammadiyah Toyareka Purbalingga","type":"article-journal"},"uris":["http://www.mendeley.com/documents/?uuid=cd97e8b9-754c-4a35-9097-a67987368089"]}],"mendeley":{"formattedCitation":"(Metros, 2022)","manualFormatting":"Metros, (2022)","plainTextFormattedCitation":"(Metros, 2022)","previouslyFormattedCitation":"(Metros,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etros,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p</w:t>
      </w:r>
      <w:r>
        <w:rPr>
          <w:rFonts w:ascii="Times New Roman" w:hAnsi="Times New Roman" w:cs="Times New Roman"/>
          <w:sz w:val="24"/>
          <w:szCs w:val="24"/>
        </w:rPr>
        <w:t>penerapan</w:t>
      </w:r>
      <w:r w:rsidRPr="00F27C0E">
        <w:rPr>
          <w:rFonts w:ascii="Times New Roman" w:hAnsi="Times New Roman" w:cs="Times New Roman"/>
          <w:sz w:val="24"/>
          <w:szCs w:val="24"/>
        </w:rPr>
        <w:t xml:space="preserve"> literasi dalam media pembelajaran membantu pembelajaran bahasa Indonesia di MI Muhammadiyah Toyareka Purbalingga. Adapun  manfaat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ingkatkan literasi pada siswa.</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Default="00257928" w:rsidP="00257928">
      <w:pPr>
        <w:spacing w:after="0" w:line="480" w:lineRule="auto"/>
        <w:ind w:right="49"/>
        <w:jc w:val="center"/>
        <w:rPr>
          <w:rFonts w:ascii="Times New Roman" w:hAnsi="Times New Roman" w:cs="Times New Roman"/>
          <w:b/>
          <w:sz w:val="24"/>
          <w:szCs w:val="24"/>
        </w:rPr>
      </w:pPr>
      <w:r>
        <w:rPr>
          <w:rFonts w:ascii="Times New Roman" w:hAnsi="Times New Roman" w:cs="Times New Roman"/>
          <w:b/>
          <w:sz w:val="24"/>
          <w:szCs w:val="24"/>
        </w:rPr>
        <w:br w:type="page"/>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lastRenderedPageBreak/>
        <w:t>Data 12</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P</w:t>
      </w:r>
      <w:r>
        <w:rPr>
          <w:rFonts w:ascii="Times New Roman" w:hAnsi="Times New Roman" w:cs="Times New Roman"/>
          <w:sz w:val="24"/>
          <w:szCs w:val="24"/>
        </w:rPr>
        <w:t>penerapan</w:t>
      </w:r>
      <w:r w:rsidRPr="00F27C0E">
        <w:rPr>
          <w:rFonts w:ascii="Times New Roman" w:hAnsi="Times New Roman" w:cs="Times New Roman"/>
          <w:sz w:val="24"/>
          <w:szCs w:val="24"/>
        </w:rPr>
        <w:t xml:space="preserve"> teknologi di kurikulum merdeka pada buku teks bahasa indonesia kelas xi intan pariwar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Indonesia","given":"Bahasa","non-dropping-particle":"","parse-names":false,"suffix":""},{"dropping-particle":"","family":"Xi","given":"Kelas","non-dropping-particle":"","parse-names":false,"suffix":""},{"dropping-particle":"","family":"Pariwara","given":"Intan","non-dropping-particle":"","parse-names":false,"suffix":""}],"id":"ITEM-1","issue":"1","issued":{"date-parts":[["0"]]},"page":"37-51","title":"PENERAPAN TEKNOLOGI DI KURIKULUM MERDEKA PADA BUKU TEKS BAHASA INDONESIA KELAS XI INTAN PARIWARA Cintia","type":"article-journal","volume":"10"},"uris":["http://www.mendeley.com/documents/?uuid=dbba7677-df5e-4fa8-b873-c3a67ce03afb"]}],"mendeley":{"formattedCitation":"(Indonesia et al., n.d.)","manualFormatting":"Cintia, (2025)","plainTextFormattedCitation":"(Indonesia et al., n.d.)","previouslyFormattedCitation":"(Indonesia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Cintia, (202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terdapat tiga macam media pembelajaran berbasis teknologi yang ditetapkan di buku teks Bahasa Indonesia kelas XI terbitan Intan Pariwara di Kurikulum Merdeka yakni media visual, media audio, dan media audio visual.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mpermudah dalam pembelajaran.</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3</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Keterampilan Berbahasa Siswa Kelas Rendah pada Mata Pelajaran Bahas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Ubaidillah","given":"Muhamad Irsad","non-dropping-particle":"","parse-names":false,"suffix":""},{"dropping-particle":"","family":"Holis","given":"Ade","non-dropping-particle":"","parse-names":false,"suffix":""}],"id":"ITEM-1","issued":{"date-parts":[["2025"]]},"page":"439-448","title":"Kemampuan Menyimak sebagai Pondasi Pengembangan Keterampilan Berbahasa Siswa Kelas Rendah pada Mata Pelajaran Bahasa Indonesia","type":"article-journal","volume":"5"},"uris":["http://www.mendeley.com/documents/?uuid=5cbfd812-d37e-410e-b4cf-9d611ae730fa"]}],"mendeley":{"formattedCitation":"(Ubaidillah &amp; Holis, 2025)","manualFormatting":"Ubaidillah &amp; Holis, (2025)","plainTextFormattedCitation":"(Ubaidillah &amp; Holis, 2025)","previouslyFormattedCitation":"(Ubaidillah &amp; Holis, 2025)"},"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Ubaidillah &amp; Holis, (202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arena kurangnya variasi metode pembelajaran, kurangnya penggunaan media interaktif, dan kurangnya ke</w:t>
      </w:r>
      <w:r>
        <w:rPr>
          <w:rFonts w:ascii="Times New Roman" w:hAnsi="Times New Roman" w:cs="Times New Roman"/>
          <w:sz w:val="24"/>
          <w:szCs w:val="24"/>
        </w:rPr>
        <w:t>bisa</w:t>
      </w:r>
      <w:r w:rsidRPr="00F27C0E">
        <w:rPr>
          <w:rFonts w:ascii="Times New Roman" w:hAnsi="Times New Roman" w:cs="Times New Roman"/>
          <w:sz w:val="24"/>
          <w:szCs w:val="24"/>
        </w:rPr>
        <w:t xml:space="preserve">aan membaca dan mendengarkan cerita di lingkungan rumah, keterampilan menyimak yang buruk.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w:t>
      </w:r>
      <w:r>
        <w:rPr>
          <w:rFonts w:ascii="Times New Roman" w:hAnsi="Times New Roman" w:cs="Times New Roman"/>
          <w:sz w:val="24"/>
          <w:szCs w:val="24"/>
        </w:rPr>
        <w:lastRenderedPageBreak/>
        <w:t xml:space="preserve">pembelajaran bahasa Indonesia </w:t>
      </w:r>
      <w:r w:rsidRPr="00F27C0E">
        <w:rPr>
          <w:rFonts w:ascii="Times New Roman" w:hAnsi="Times New Roman" w:cs="Times New Roman"/>
          <w:sz w:val="24"/>
          <w:szCs w:val="24"/>
        </w:rPr>
        <w:t>yaitu meningkatkan keterampilan berbahasa dan menyimak.</w:t>
      </w:r>
    </w:p>
    <w:p w:rsidR="00257928" w:rsidRPr="000E54A9"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4</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audio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topik cerita rakyat hikayat kelas x SMA” yang diteliti oleh Yusrica Paulina, (2022).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Dari uji validitas media audio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enuhi kriteria valid dan layak digunakan berdasarkan hasil presentase dari ahli media dan ahli materi.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arik dan menyenangkan untuk pembelajaran.</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 xml:space="preserve">kapan saja </w:t>
      </w:r>
      <w:r>
        <w:rPr>
          <w:rFonts w:ascii="Times New Roman" w:hAnsi="Times New Roman" w:cs="Times New Roman"/>
          <w:sz w:val="24"/>
          <w:szCs w:val="24"/>
        </w:rPr>
        <w:lastRenderedPageBreak/>
        <w:t>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5</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ternatif pembelajaran jarak jauh”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2585/edudikara.v5i2.212","ISSN":"2541-0261","abstract":"Podcast adalah salah satu media komunikasi yang bisa kita manfaatkan bukan saja untuk berkomunikasi dengan orang lain tapi juga saling berbagi informasi yang menarik dan penting. Meskipun kerap kali disebut mirip dengan radio, namun bisa dibilang podcast lebih praktis daripada radio. karena podcast lahir pada generasi digital yang serba cepat dan mudah untuk diakses. Media Podcast sebagai altertnatif pembelajaran jarak jauh bisa menjadi pendukung materi belajar yang akan kita sampaikan pada masa pandemi seperti sat ini sehingga penyampaian materi lebih kratif unik serta menarik terlebih fleksibilitas pendengar kapan  mood unttuk mendengarkan materi ini. Podcast ini disebut efektif karena podcast dapat digunakan sebagai media belajar dan pembelajaran yang variatif, perangkat pemutarnya sederhana dan mudah ditemukan dan dapat didengarkan di mana saja kapan saja bahkan bagi yang terbiasa  multitasking, Podcast ini disebut efisien karena praktis dan ramah bandwidth. Praktis artinya dapat dibawa kemanapun dan hanya membutuhkan ruang penyimpanan yang sedikit dikarenakan ukuran file-nya yang kecil. Melalui podcast, kuota data internet tidak banyak tersedot, sehingga akan meringankan orang tua siswa","author":[{"dropping-particle":"","family":"Sudarmoyo","given":"Sudarmoyo","non-dropping-particle":"","parse-names":false,"suffix":""}],"container-title":"Edudikara: Jurnal Pendidikan dan Pembelajaran","id":"ITEM-1","issue":"2","issued":{"date-parts":[["2020"]]},"page":"65-73","title":"Podcast sebagai Alternatif Media Pembelajaran Jarak Jauh","type":"article-journal","volume":"5"},"uris":["http://www.mendeley.com/documents/?uuid=19c5d633-f34c-4bb7-aede-501bdf9ed1d9"]}],"mendeley":{"formattedCitation":"(Sudarmoyo, 2020)","manualFormatting":"Sudarmoyo, (2020)","plainTextFormattedCitation":"(Sudarmoyo, 2020)","previouslyFormattedCitation":"(Sudarmoyo,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darmoyo,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eringankan orangtua dalam pembelajaran jarak jauh karena tidak menyedot banyak kuota data internet.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dia pembelajaran yang efisien dan praktis.</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6</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guna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Terhadap Pembelajaran Keterampilan Menulis Puisi Siswa Kelas X Sma Negeri 5 Kota Tangerang Selatan Tahun Pelajaran 2023 / 2024”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Penelitian ini akan mendeskripsikan pemanfaatan media pembelajaran podcast akun Rintik Sedu milik Nadhifa Allya Tsana dalam pembelajaran menulis puisi. Peneliti berharap …","author":[{"dropping-particle":"","family":"Hira","given":"Nadifa Ma","non-dropping-particle":"","parse-names":false,"suffix":""}],"container-title":"UIN Syarif Hidayatullah jakarta","id":"ITEM-1","issued":{"date-parts":[["2023"]]},"title":"Penggunaan Media Podcast Akun Rintik Sedu Terhadap Pembelajaran Keterampilan Menulis Puisi Siswa Kelas X Sma Negeri 5 Kota Tangerang Selatan Tahun Pelajaran 2023 / 2024","type":"article-journal"},"uris":["http://www.mendeley.com/documents/?uuid=77ed355f-7e28-4383-a6cd-d89119bc745f"]}],"mendeley":{"formattedCitation":"(Hira, 2023)","manualFormatting":"Hira, (2023)","plainTextFormattedCitation":"(Hira, 2023)","previouslyFormattedCitation":"(Hira,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ira,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Pengguna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baik digunakan sebagai media pembelajaran.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siswa dapat mengembangkan ide dan gagasan dalam menulis puisi.</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lastRenderedPageBreak/>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7</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P</w:t>
      </w:r>
      <w:r>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Menulis Teks Cerpen Pada Siswa Kelas XI SMA Negeri 1 Grobogan Tahun Pelajaran 2022/2023”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59024/simpati.v2i1.511","ISSN":"2964-8548","abstract":"This research aims to describe the application of podcast media in learning to write short story texts in class XI of SMA Negeri 1 Grobogan for the 2022/2023 academic year. This type of research is descriptive qualitative. The data collection techniques used are observation techniques, interview techniques, and also documentation techniques. Meanwhile, the background to this research is class XI students at SMA Negeri 1 Grobogan who are considered very active and thirsty for technology-based media. The research carried out obtained valid data and as expected, that the lesson went well. Apart from going well based on the data that has been collected, the activities carried out for 2X45 minutes are in line with the principles of good learning, therefore this research on the application of Podcast media in learning to write short story texts for class XI students at SMA Negeri 1 Grobogan can be said to be implemented well.","author":[{"dropping-particle":"","family":"Lilik Andriyan","given":"","non-dropping-particle":"","parse-names":false,"suffix":""},{"dropping-particle":"","family":"Siti Ulfiyani","given":"","non-dropping-particle":"","parse-names":false,"suffix":""},{"dropping-particle":"","family":"Zainal Arifin","given":"","non-dropping-particle":"","parse-names":false,"suffix":""}],"container-title":"Simpati","id":"ITEM-1","issue":"1","issued":{"date-parts":[["2023"]]},"page":"82-86","title":"Penerapan Media Podcast Dalam Pembelajaran Menulis Teks Cerpen Pada Siswa Kelas XI SMA Negeri 1 Grobogan Tahun Pelajaran 2022/2023","type":"article-journal","volume":"2"},"uris":["http://www.mendeley.com/documents/?uuid=04e0c0a1-ca4b-4563-a32a-fe3dbc2cf8a8"]}],"mendeley":{"formattedCitation":"(Lilik Andriyan et al., 2023)","manualFormatting":"Lilik Andriyan, (2023)","plainTextFormattedCitation":"(Lilik Andriyan et al., 2023)","previouslyFormattedCitation":"(Lilik Andriyan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Lilik Andriyan,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w:t>
      </w:r>
      <w:r>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w:t>
      </w:r>
      <w:r>
        <w:rPr>
          <w:rFonts w:ascii="Times New Roman" w:hAnsi="Times New Roman" w:cs="Times New Roman"/>
          <w:sz w:val="24"/>
          <w:szCs w:val="24"/>
        </w:rPr>
        <w:t>bisa</w:t>
      </w:r>
      <w:r w:rsidRPr="00F27C0E">
        <w:rPr>
          <w:rFonts w:ascii="Times New Roman" w:hAnsi="Times New Roman" w:cs="Times New Roman"/>
          <w:sz w:val="24"/>
          <w:szCs w:val="24"/>
        </w:rPr>
        <w:t xml:space="preserve"> diterapkan dengan baik. </w:t>
      </w:r>
      <w:r>
        <w:rPr>
          <w:rFonts w:ascii="Times New Roman" w:hAnsi="Times New Roman" w:cs="Times New Roman"/>
          <w:sz w:val="24"/>
          <w:szCs w:val="24"/>
        </w:rPr>
        <w:t xml:space="preserve">Adapun </w:t>
      </w:r>
      <w:r w:rsidRPr="00F27C0E">
        <w:rPr>
          <w:rFonts w:ascii="Times New Roman" w:hAnsi="Times New Roman" w:cs="Times New Roman"/>
          <w:sz w:val="24"/>
          <w:szCs w:val="24"/>
        </w:rPr>
        <w:t xml:space="preserve">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ningkatkan </w:t>
      </w:r>
      <w:r>
        <w:rPr>
          <w:rFonts w:ascii="Times New Roman" w:hAnsi="Times New Roman" w:cs="Times New Roman"/>
          <w:sz w:val="24"/>
          <w:szCs w:val="24"/>
        </w:rPr>
        <w:t>kemampuan</w:t>
      </w:r>
      <w:r w:rsidRPr="00F27C0E">
        <w:rPr>
          <w:rFonts w:ascii="Times New Roman" w:hAnsi="Times New Roman" w:cs="Times New Roman"/>
          <w:sz w:val="24"/>
          <w:szCs w:val="24"/>
        </w:rPr>
        <w:t xml:space="preserve"> menulis pada siswa</w:t>
      </w:r>
      <w:r>
        <w:rPr>
          <w:rFonts w:ascii="Times New Roman" w:hAnsi="Times New Roman" w:cs="Times New Roman"/>
          <w:sz w:val="24"/>
          <w:szCs w:val="24"/>
        </w:rPr>
        <w:t>.</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8</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Pada jurnal berjudul “Media Pembel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terampilan Menulis Puisi”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elitian ini dilatarbelakangi masalah siswa, yang merasa kesulitan untuk melakukan kegiatan menulis puisi dalam hal menuangkan ide atau gagasan pada puisi berdasarkan unsur instrinsik yang dibangun. Penelitian ini memiliki tujuan yaitu untuk mengetahui kemampuan siswa menulis puisi sebelum menggunakan media podcast. Metode yang digunakan dalam penelitian ini yaitu metode eksperimen dengan menggunakan One-Group Pretest-Posttest Design. Data diambil dari kegiatan guru dan siswa. Selain itu adanya uji coba mengenai teknik pengumpulan data yaitu tes. Hasil penelitian ini memiliki kesimpulan yaitu sebagai berikut: (1) kemampuan menulis puisi sebelum menggunakan media podcast yaitu dengan nilai rata-rata 64,34 dapat dikategorikan dengan cukup; (2) kemampuan menulis puisi sesudah menggunakan media podcast yaitu dengan nilai rata-rata 71,43 dapat dikategorikan dengan baik; (3) media podcast efektif digunakan dalam menulis puisi pada siswa kelas X IIS 2 SMA YPI Sukawening. Kata","author":[{"dropping-particle":"","family":"Saepuloh","given":"Muhamad Fahmi","non-dropping-particle":"","parse-names":false,"suffix":""},{"dropping-particle":"","family":"Nurwahidah","given":"Lina Siti","non-dropping-particle":"","parse-names":false,"suffix":""},{"dropping-particle":"","family":"Kartini","given":"Ari","non-dropping-particle":"","parse-names":false,"suffix":""}],"container-title":"Caraka: Jurnal Pendidikan Bahasa dan Sastra Indonesia serta Bahasa Daerah","id":"ITEM-1","issue":"2","issued":{"date-parts":[["2021"]]},"page":"107-116","title":"Media Pembelajaran Podcast Untuk Meningkatkan Keterampilan Menulis Puisi","type":"article-journal","volume":"10"},"uris":["http://www.mendeley.com/documents/?uuid=f99d5ccb-3b6c-4f79-95b5-a95690beff30"]}],"mendeley":{"formattedCitation":"(Saepuloh et al., 2021)","manualFormatting":"Saepuloh, (2021)","plainTextFormattedCitation":"(Saepuloh et al., 2021)","previouslyFormattedCitation":"(Saepuloh et al.,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epuloh,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berpengaruh dalam peningkatan keterampilan menulis puisi dan menciptakan proses pembelajaran yang bermakna</w:t>
      </w:r>
      <w:r>
        <w:rPr>
          <w:rFonts w:ascii="Times New Roman" w:hAnsi="Times New Roman" w:cs="Times New Roman"/>
          <w:sz w:val="24"/>
          <w:szCs w:val="24"/>
        </w:rPr>
        <w:t xml:space="preserve"> </w:t>
      </w:r>
      <w:r w:rsidRPr="00F27C0E">
        <w:rPr>
          <w:rFonts w:ascii="Times New Roman" w:hAnsi="Times New Roman" w:cs="Times New Roman"/>
          <w:sz w:val="24"/>
          <w:szCs w:val="24"/>
        </w:rPr>
        <w:t xml:space="preserve">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ningkatkan </w:t>
      </w:r>
      <w:r>
        <w:rPr>
          <w:rFonts w:ascii="Times New Roman" w:hAnsi="Times New Roman" w:cs="Times New Roman"/>
          <w:sz w:val="24"/>
          <w:szCs w:val="24"/>
        </w:rPr>
        <w:t>kemampuan</w:t>
      </w:r>
      <w:r w:rsidRPr="00F27C0E">
        <w:rPr>
          <w:rFonts w:ascii="Times New Roman" w:hAnsi="Times New Roman" w:cs="Times New Roman"/>
          <w:sz w:val="24"/>
          <w:szCs w:val="24"/>
        </w:rPr>
        <w:t xml:space="preserve"> menulis pada siswa.</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257928" w:rsidRPr="00F27C0E" w:rsidRDefault="00257928" w:rsidP="00257928">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9</w:t>
      </w:r>
    </w:p>
    <w:p w:rsidR="00257928" w:rsidRDefault="00257928" w:rsidP="00257928">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Analisis Siniar Dongeng Anak Masa Kini sebagai Media ajar dalam Pembelajaran Cerita Fantasi Di SMP Kelas VII”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manualFormatting":"Dewi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Dew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media siniar tidak perlu menggunakan proyektor cukup menggunakan laptop untuk memutar siniar yang diinginkan. Sehingga media ini layak untuk digunakan dalam pembelajaran. Adapun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yang efektif dan praktis serta </w:t>
      </w:r>
      <w:r>
        <w:rPr>
          <w:rFonts w:ascii="Times New Roman" w:hAnsi="Times New Roman" w:cs="Times New Roman"/>
          <w:sz w:val="24"/>
          <w:szCs w:val="24"/>
        </w:rPr>
        <w:t>bisa</w:t>
      </w:r>
      <w:r w:rsidRPr="00F27C0E">
        <w:rPr>
          <w:rFonts w:ascii="Times New Roman" w:hAnsi="Times New Roman" w:cs="Times New Roman"/>
          <w:sz w:val="24"/>
          <w:szCs w:val="24"/>
        </w:rPr>
        <w:t xml:space="preserve"> diputar kapan saja dan dimana saja.</w:t>
      </w:r>
    </w:p>
    <w:p w:rsidR="00257928" w:rsidRPr="00F27C0E" w:rsidRDefault="00257928" w:rsidP="00257928">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 xml:space="preserve">n kolaboratif </w:t>
      </w:r>
      <w:r>
        <w:rPr>
          <w:rFonts w:ascii="Times New Roman" w:hAnsi="Times New Roman" w:cs="Times New Roman"/>
          <w:sz w:val="24"/>
          <w:szCs w:val="24"/>
        </w:rPr>
        <w:lastRenderedPageBreak/>
        <w:t>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rsidR="008F5832" w:rsidRPr="00257928" w:rsidRDefault="008F5832" w:rsidP="00257928"/>
    <w:sectPr w:rsidR="008F5832" w:rsidRPr="00257928" w:rsidSect="00045017">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851" w:rsidRDefault="001C0851" w:rsidP="0081517D">
      <w:pPr>
        <w:spacing w:after="0" w:line="240" w:lineRule="auto"/>
      </w:pPr>
      <w:r>
        <w:separator/>
      </w:r>
    </w:p>
  </w:endnote>
  <w:endnote w:type="continuationSeparator" w:id="0">
    <w:p w:rsidR="001C0851" w:rsidRDefault="001C0851" w:rsidP="00815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851" w:rsidRDefault="001C0851" w:rsidP="0081517D">
      <w:pPr>
        <w:spacing w:after="0" w:line="240" w:lineRule="auto"/>
      </w:pPr>
      <w:r>
        <w:separator/>
      </w:r>
    </w:p>
  </w:footnote>
  <w:footnote w:type="continuationSeparator" w:id="0">
    <w:p w:rsidR="001C0851" w:rsidRDefault="001C0851" w:rsidP="008151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357E88">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9"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357E88">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30"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357E88">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8"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7C4C"/>
    <w:multiLevelType w:val="multilevel"/>
    <w:tmpl w:val="F43AD7E4"/>
    <w:lvl w:ilvl="0">
      <w:start w:val="1"/>
      <w:numFmt w:val="decimal"/>
      <w:lvlText w:val="%1."/>
      <w:lvlJc w:val="left"/>
      <w:pPr>
        <w:ind w:left="1500" w:hanging="360"/>
      </w:pPr>
      <w:rPr>
        <w:rFonts w:hint="default"/>
      </w:rPr>
    </w:lvl>
    <w:lvl w:ilvl="1">
      <w:start w:val="1"/>
      <w:numFmt w:val="decimal"/>
      <w:isLgl/>
      <w:lvlText w:val="%1.%2"/>
      <w:lvlJc w:val="left"/>
      <w:pPr>
        <w:ind w:left="1500" w:hanging="360"/>
      </w:pPr>
      <w:rPr>
        <w:rFonts w:hint="default"/>
      </w:rPr>
    </w:lvl>
    <w:lvl w:ilvl="2">
      <w:start w:val="1"/>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1">
    <w:nsid w:val="01CA44F2"/>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1CF168C"/>
    <w:multiLevelType w:val="hybridMultilevel"/>
    <w:tmpl w:val="CEF40A62"/>
    <w:lvl w:ilvl="0" w:tplc="0409000F">
      <w:start w:val="1"/>
      <w:numFmt w:val="decimal"/>
      <w:lvlText w:val="%1."/>
      <w:lvlJc w:val="left"/>
      <w:pPr>
        <w:ind w:left="720" w:hanging="360"/>
      </w:pPr>
    </w:lvl>
    <w:lvl w:ilvl="1" w:tplc="91C486D2">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7480794"/>
    <w:multiLevelType w:val="hybridMultilevel"/>
    <w:tmpl w:val="E7CAC49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5275F7"/>
    <w:multiLevelType w:val="multilevel"/>
    <w:tmpl w:val="70EEECC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6">
    <w:nsid w:val="08E73D75"/>
    <w:multiLevelType w:val="multilevel"/>
    <w:tmpl w:val="F9ACD1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C4D1416"/>
    <w:multiLevelType w:val="multilevel"/>
    <w:tmpl w:val="1AA48430"/>
    <w:lvl w:ilvl="0">
      <w:start w:val="1"/>
      <w:numFmt w:val="decimal"/>
      <w:lvlText w:val="%1."/>
      <w:lvlJc w:val="left"/>
      <w:pPr>
        <w:ind w:left="1500" w:hanging="360"/>
      </w:pPr>
      <w:rPr>
        <w:rFonts w:hint="default"/>
      </w:rPr>
    </w:lvl>
    <w:lvl w:ilvl="1">
      <w:start w:val="1"/>
      <w:numFmt w:val="decimal"/>
      <w:isLgl/>
      <w:lvlText w:val="%1.%2"/>
      <w:lvlJc w:val="left"/>
      <w:pPr>
        <w:ind w:left="1680" w:hanging="540"/>
      </w:pPr>
      <w:rPr>
        <w:rFonts w:hint="default"/>
      </w:rPr>
    </w:lvl>
    <w:lvl w:ilvl="2">
      <w:start w:val="3"/>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8">
    <w:nsid w:val="15CD07A9"/>
    <w:multiLevelType w:val="hybridMultilevel"/>
    <w:tmpl w:val="0ABAD8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B0E2D44"/>
    <w:multiLevelType w:val="hybridMultilevel"/>
    <w:tmpl w:val="628E78AC"/>
    <w:lvl w:ilvl="0" w:tplc="DD3264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BFF2AEA"/>
    <w:multiLevelType w:val="hybridMultilevel"/>
    <w:tmpl w:val="AE6019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0190EFC"/>
    <w:multiLevelType w:val="multilevel"/>
    <w:tmpl w:val="2D36D2F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216C769E"/>
    <w:multiLevelType w:val="hybridMultilevel"/>
    <w:tmpl w:val="AFD861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F4694F"/>
    <w:multiLevelType w:val="hybridMultilevel"/>
    <w:tmpl w:val="93189E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10C464E"/>
    <w:multiLevelType w:val="hybridMultilevel"/>
    <w:tmpl w:val="6634343E"/>
    <w:lvl w:ilvl="0" w:tplc="AE687A9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2982DE3"/>
    <w:multiLevelType w:val="hybridMultilevel"/>
    <w:tmpl w:val="B85A0C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D860236"/>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3DFB11B0"/>
    <w:multiLevelType w:val="multilevel"/>
    <w:tmpl w:val="9034C61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8">
    <w:nsid w:val="3F4A3736"/>
    <w:multiLevelType w:val="hybridMultilevel"/>
    <w:tmpl w:val="941C9D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F51544C"/>
    <w:multiLevelType w:val="hybridMultilevel"/>
    <w:tmpl w:val="634CEA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19071D7"/>
    <w:multiLevelType w:val="multilevel"/>
    <w:tmpl w:val="09904900"/>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1FF0BF0"/>
    <w:multiLevelType w:val="hybridMultilevel"/>
    <w:tmpl w:val="5B6E1416"/>
    <w:lvl w:ilvl="0" w:tplc="3F2E3BE6">
      <w:start w:val="1"/>
      <w:numFmt w:val="lowerLetter"/>
      <w:lvlText w:val="%1."/>
      <w:lvlJc w:val="left"/>
      <w:pPr>
        <w:ind w:left="1080" w:hanging="360"/>
      </w:pPr>
      <w:rPr>
        <w:rFonts w:ascii="Times New Roman" w:eastAsiaTheme="minorHAnsi" w:hAnsi="Times New Roman" w:cs="Times New Roman"/>
      </w:rPr>
    </w:lvl>
    <w:lvl w:ilvl="1" w:tplc="1728A3BC">
      <w:start w:val="1"/>
      <w:numFmt w:val="decimal"/>
      <w:lvlText w:val="%2."/>
      <w:lvlJc w:val="left"/>
      <w:pPr>
        <w:ind w:left="1845" w:hanging="405"/>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543BD0"/>
    <w:multiLevelType w:val="hybridMultilevel"/>
    <w:tmpl w:val="B2C256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8A77109"/>
    <w:multiLevelType w:val="hybridMultilevel"/>
    <w:tmpl w:val="F69A0B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A393442"/>
    <w:multiLevelType w:val="hybridMultilevel"/>
    <w:tmpl w:val="0FFCA8E6"/>
    <w:lvl w:ilvl="0" w:tplc="8CB810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4DD1192F"/>
    <w:multiLevelType w:val="hybridMultilevel"/>
    <w:tmpl w:val="E7E495C8"/>
    <w:lvl w:ilvl="0" w:tplc="EB10503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8C150F"/>
    <w:multiLevelType w:val="hybridMultilevel"/>
    <w:tmpl w:val="33EAE9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EC35EC3"/>
    <w:multiLevelType w:val="hybridMultilevel"/>
    <w:tmpl w:val="60AAF4E0"/>
    <w:lvl w:ilvl="0" w:tplc="892E2C2A">
      <w:start w:val="1"/>
      <w:numFmt w:val="decimal"/>
      <w:lvlText w:val="%1."/>
      <w:lvlJc w:val="left"/>
      <w:pPr>
        <w:ind w:left="164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nsid w:val="5446560B"/>
    <w:multiLevelType w:val="hybridMultilevel"/>
    <w:tmpl w:val="79BC95E0"/>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nsid w:val="54F9129D"/>
    <w:multiLevelType w:val="hybridMultilevel"/>
    <w:tmpl w:val="BB1A7D28"/>
    <w:lvl w:ilvl="0" w:tplc="123498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591C4917"/>
    <w:multiLevelType w:val="hybridMultilevel"/>
    <w:tmpl w:val="3A24E642"/>
    <w:lvl w:ilvl="0" w:tplc="01B4B1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A94171C"/>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5A9C662F"/>
    <w:multiLevelType w:val="hybridMultilevel"/>
    <w:tmpl w:val="91FE2A90"/>
    <w:lvl w:ilvl="0" w:tplc="A98ABD3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5C1F53FE"/>
    <w:multiLevelType w:val="hybridMultilevel"/>
    <w:tmpl w:val="06F67012"/>
    <w:lvl w:ilvl="0" w:tplc="D69E28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0A57544"/>
    <w:multiLevelType w:val="hybridMultilevel"/>
    <w:tmpl w:val="6D80661A"/>
    <w:lvl w:ilvl="0" w:tplc="9FE49EB8">
      <w:start w:val="1"/>
      <w:numFmt w:val="decimal"/>
      <w:lvlText w:val="%1."/>
      <w:lvlJc w:val="left"/>
      <w:pPr>
        <w:ind w:left="1710" w:hanging="9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CB35B46"/>
    <w:multiLevelType w:val="hybridMultilevel"/>
    <w:tmpl w:val="929C16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E127BE"/>
    <w:multiLevelType w:val="hybridMultilevel"/>
    <w:tmpl w:val="B1047D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F427BCF"/>
    <w:multiLevelType w:val="hybridMultilevel"/>
    <w:tmpl w:val="61383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29360F"/>
    <w:multiLevelType w:val="hybridMultilevel"/>
    <w:tmpl w:val="9C364BD2"/>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38A5784"/>
    <w:multiLevelType w:val="multilevel"/>
    <w:tmpl w:val="760C34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nsid w:val="756E48D7"/>
    <w:multiLevelType w:val="hybridMultilevel"/>
    <w:tmpl w:val="E0C68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D83103"/>
    <w:multiLevelType w:val="hybridMultilevel"/>
    <w:tmpl w:val="57D62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6833F1"/>
    <w:multiLevelType w:val="hybridMultilevel"/>
    <w:tmpl w:val="D2E07DC8"/>
    <w:lvl w:ilvl="0" w:tplc="892E2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87C77DE"/>
    <w:multiLevelType w:val="hybridMultilevel"/>
    <w:tmpl w:val="E3386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7B1958"/>
    <w:multiLevelType w:val="hybridMultilevel"/>
    <w:tmpl w:val="042C50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A7D6F75"/>
    <w:multiLevelType w:val="hybridMultilevel"/>
    <w:tmpl w:val="32F43B4E"/>
    <w:lvl w:ilvl="0" w:tplc="70945C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7F373CA4"/>
    <w:multiLevelType w:val="hybridMultilevel"/>
    <w:tmpl w:val="2E2E0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9"/>
  </w:num>
  <w:num w:numId="3">
    <w:abstractNumId w:val="45"/>
  </w:num>
  <w:num w:numId="4">
    <w:abstractNumId w:val="7"/>
  </w:num>
  <w:num w:numId="5">
    <w:abstractNumId w:val="0"/>
  </w:num>
  <w:num w:numId="6">
    <w:abstractNumId w:val="17"/>
  </w:num>
  <w:num w:numId="7">
    <w:abstractNumId w:val="30"/>
  </w:num>
  <w:num w:numId="8">
    <w:abstractNumId w:val="40"/>
  </w:num>
  <w:num w:numId="9">
    <w:abstractNumId w:val="5"/>
  </w:num>
  <w:num w:numId="10">
    <w:abstractNumId w:val="11"/>
  </w:num>
  <w:num w:numId="11">
    <w:abstractNumId w:val="21"/>
  </w:num>
  <w:num w:numId="12">
    <w:abstractNumId w:val="9"/>
  </w:num>
  <w:num w:numId="13">
    <w:abstractNumId w:val="28"/>
  </w:num>
  <w:num w:numId="14">
    <w:abstractNumId w:val="2"/>
  </w:num>
  <w:num w:numId="15">
    <w:abstractNumId w:val="43"/>
  </w:num>
  <w:num w:numId="16">
    <w:abstractNumId w:val="16"/>
  </w:num>
  <w:num w:numId="17">
    <w:abstractNumId w:val="33"/>
  </w:num>
  <w:num w:numId="18">
    <w:abstractNumId w:val="10"/>
  </w:num>
  <w:num w:numId="19">
    <w:abstractNumId w:val="15"/>
  </w:num>
  <w:num w:numId="20">
    <w:abstractNumId w:val="26"/>
  </w:num>
  <w:num w:numId="21">
    <w:abstractNumId w:val="22"/>
  </w:num>
  <w:num w:numId="22">
    <w:abstractNumId w:val="36"/>
  </w:num>
  <w:num w:numId="23">
    <w:abstractNumId w:val="13"/>
  </w:num>
  <w:num w:numId="24">
    <w:abstractNumId w:val="18"/>
  </w:num>
  <w:num w:numId="25">
    <w:abstractNumId w:val="44"/>
  </w:num>
  <w:num w:numId="26">
    <w:abstractNumId w:val="4"/>
  </w:num>
  <w:num w:numId="27">
    <w:abstractNumId w:val="8"/>
  </w:num>
  <w:num w:numId="28">
    <w:abstractNumId w:val="19"/>
  </w:num>
  <w:num w:numId="29">
    <w:abstractNumId w:val="38"/>
  </w:num>
  <w:num w:numId="30">
    <w:abstractNumId w:val="39"/>
  </w:num>
  <w:num w:numId="31">
    <w:abstractNumId w:val="14"/>
  </w:num>
  <w:num w:numId="32">
    <w:abstractNumId w:val="23"/>
  </w:num>
  <w:num w:numId="33">
    <w:abstractNumId w:val="20"/>
  </w:num>
  <w:num w:numId="34">
    <w:abstractNumId w:val="6"/>
  </w:num>
  <w:num w:numId="35">
    <w:abstractNumId w:val="31"/>
  </w:num>
  <w:num w:numId="36">
    <w:abstractNumId w:val="1"/>
  </w:num>
  <w:num w:numId="37">
    <w:abstractNumId w:val="24"/>
  </w:num>
  <w:num w:numId="38">
    <w:abstractNumId w:val="34"/>
  </w:num>
  <w:num w:numId="39">
    <w:abstractNumId w:val="32"/>
  </w:num>
  <w:num w:numId="40">
    <w:abstractNumId w:val="41"/>
  </w:num>
  <w:num w:numId="41">
    <w:abstractNumId w:val="25"/>
  </w:num>
  <w:num w:numId="42">
    <w:abstractNumId w:val="37"/>
  </w:num>
  <w:num w:numId="43">
    <w:abstractNumId w:val="42"/>
  </w:num>
  <w:num w:numId="44">
    <w:abstractNumId w:val="27"/>
  </w:num>
  <w:num w:numId="45">
    <w:abstractNumId w:val="35"/>
  </w:num>
  <w:num w:numId="46">
    <w:abstractNumId w:val="12"/>
  </w:num>
  <w:num w:numId="47">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NtBwBudTnuevlKxxQxxMHXdrtot71ivViU9OCKsGu7TYoCBixE1tDTth9NWnhDQxvtqka/cgXmjERm2U+OUnoQ==" w:salt="QWh8xki/EBeHxJNqNHs3U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17"/>
    <w:rsid w:val="00045017"/>
    <w:rsid w:val="001C0851"/>
    <w:rsid w:val="00257928"/>
    <w:rsid w:val="00357E88"/>
    <w:rsid w:val="007D6DFB"/>
    <w:rsid w:val="0081517D"/>
    <w:rsid w:val="008F5832"/>
    <w:rsid w:val="00AD4122"/>
    <w:rsid w:val="00BC16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1B24EE81-1A67-4DB8-8EC8-0BDD8D966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5017"/>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7D6DFB"/>
    <w:pPr>
      <w:keepNext/>
      <w:keepLines/>
      <w:spacing w:after="0" w:line="480" w:lineRule="auto"/>
      <w:jc w:val="center"/>
      <w:outlineLvl w:val="0"/>
    </w:pPr>
    <w:rPr>
      <w:rFonts w:ascii="Times New Roman" w:eastAsiaTheme="majorEastAsia" w:hAnsi="Times New Roman" w:cs="Times New Roman"/>
      <w:b/>
      <w:bCs/>
      <w:sz w:val="28"/>
      <w:szCs w:val="24"/>
    </w:rPr>
  </w:style>
  <w:style w:type="paragraph" w:styleId="Heading2">
    <w:name w:val="heading 2"/>
    <w:basedOn w:val="Normal"/>
    <w:next w:val="Normal"/>
    <w:link w:val="Heading2Char"/>
    <w:uiPriority w:val="9"/>
    <w:unhideWhenUsed/>
    <w:qFormat/>
    <w:rsid w:val="00BC16C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412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7928"/>
    <w:pPr>
      <w:keepNext/>
      <w:keepLines/>
      <w:spacing w:before="40" w:after="0" w:line="480" w:lineRule="auto"/>
      <w:outlineLvl w:val="3"/>
    </w:pPr>
    <w:rPr>
      <w:rFonts w:ascii="Times New Roman" w:eastAsiaTheme="majorEastAsia" w:hAnsi="Times New Roman" w:cs="Times New Roman"/>
      <w:b/>
      <w:bCs/>
    </w:rPr>
  </w:style>
  <w:style w:type="paragraph" w:styleId="Heading5">
    <w:name w:val="heading 5"/>
    <w:basedOn w:val="Normal"/>
    <w:next w:val="Normal"/>
    <w:link w:val="Heading5Char"/>
    <w:uiPriority w:val="9"/>
    <w:semiHidden/>
    <w:unhideWhenUsed/>
    <w:qFormat/>
    <w:rsid w:val="00257928"/>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017"/>
    <w:rPr>
      <w:rFonts w:ascii="Tahoma" w:hAnsi="Tahoma" w:cs="Tahoma"/>
      <w:kern w:val="2"/>
      <w:sz w:val="16"/>
      <w:szCs w:val="16"/>
      <w:lang w:val="en-ID"/>
      <w14:ligatures w14:val="standardContextual"/>
    </w:rPr>
  </w:style>
  <w:style w:type="paragraph" w:styleId="Header">
    <w:name w:val="header"/>
    <w:basedOn w:val="Normal"/>
    <w:link w:val="HeaderChar"/>
    <w:uiPriority w:val="99"/>
    <w:unhideWhenUsed/>
    <w:rsid w:val="00815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17D"/>
    <w:rPr>
      <w:kern w:val="2"/>
      <w:lang w:val="en-ID"/>
      <w14:ligatures w14:val="standardContextual"/>
    </w:rPr>
  </w:style>
  <w:style w:type="paragraph" w:styleId="Footer">
    <w:name w:val="footer"/>
    <w:basedOn w:val="Normal"/>
    <w:link w:val="FooterChar"/>
    <w:uiPriority w:val="99"/>
    <w:unhideWhenUsed/>
    <w:rsid w:val="00815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17D"/>
    <w:rPr>
      <w:kern w:val="2"/>
      <w:lang w:val="en-ID"/>
      <w14:ligatures w14:val="standardContextual"/>
    </w:rPr>
  </w:style>
  <w:style w:type="character" w:customStyle="1" w:styleId="Heading1Char">
    <w:name w:val="Heading 1 Char"/>
    <w:basedOn w:val="DefaultParagraphFont"/>
    <w:link w:val="Heading1"/>
    <w:uiPriority w:val="9"/>
    <w:rsid w:val="007D6DF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7D6DFB"/>
    <w:pPr>
      <w:ind w:left="720"/>
      <w:contextualSpacing/>
    </w:pPr>
  </w:style>
  <w:style w:type="character" w:styleId="Hyperlink">
    <w:name w:val="Hyperlink"/>
    <w:basedOn w:val="DefaultParagraphFont"/>
    <w:uiPriority w:val="99"/>
    <w:unhideWhenUsed/>
    <w:rsid w:val="007D6DFB"/>
    <w:rPr>
      <w:color w:val="0000FF"/>
      <w:u w:val="single"/>
    </w:rPr>
  </w:style>
  <w:style w:type="paragraph" w:styleId="TOCHeading">
    <w:name w:val="TOC Heading"/>
    <w:basedOn w:val="Heading1"/>
    <w:next w:val="Normal"/>
    <w:uiPriority w:val="39"/>
    <w:unhideWhenUsed/>
    <w:qFormat/>
    <w:rsid w:val="007D6DFB"/>
    <w:pPr>
      <w:outlineLvl w:val="9"/>
    </w:pPr>
    <w:rPr>
      <w:kern w:val="0"/>
      <w:lang w:val="en-US"/>
      <w14:ligatures w14:val="none"/>
    </w:rPr>
  </w:style>
  <w:style w:type="paragraph" w:styleId="TOC1">
    <w:name w:val="toc 1"/>
    <w:basedOn w:val="Normal"/>
    <w:next w:val="Normal"/>
    <w:autoRedefine/>
    <w:uiPriority w:val="39"/>
    <w:unhideWhenUsed/>
    <w:rsid w:val="007D6DFB"/>
    <w:pPr>
      <w:tabs>
        <w:tab w:val="right" w:leader="dot" w:pos="7927"/>
      </w:tabs>
      <w:spacing w:after="100" w:line="360" w:lineRule="auto"/>
    </w:pPr>
  </w:style>
  <w:style w:type="paragraph" w:styleId="TOC2">
    <w:name w:val="toc 2"/>
    <w:basedOn w:val="Normal"/>
    <w:next w:val="Normal"/>
    <w:autoRedefine/>
    <w:uiPriority w:val="39"/>
    <w:unhideWhenUsed/>
    <w:rsid w:val="007D6DFB"/>
    <w:pPr>
      <w:tabs>
        <w:tab w:val="right" w:leader="dot" w:pos="7927"/>
      </w:tabs>
      <w:spacing w:after="100" w:line="480" w:lineRule="auto"/>
      <w:ind w:left="22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7D6DFB"/>
    <w:pPr>
      <w:spacing w:after="100"/>
      <w:ind w:left="440"/>
    </w:pPr>
  </w:style>
  <w:style w:type="character" w:customStyle="1" w:styleId="Heading2Char">
    <w:name w:val="Heading 2 Char"/>
    <w:basedOn w:val="DefaultParagraphFont"/>
    <w:link w:val="Heading2"/>
    <w:uiPriority w:val="9"/>
    <w:rsid w:val="00BC16C0"/>
    <w:rPr>
      <w:rFonts w:asciiTheme="majorHAnsi" w:eastAsiaTheme="majorEastAsia" w:hAnsiTheme="majorHAnsi" w:cstheme="majorBidi"/>
      <w:b/>
      <w:bCs/>
      <w:color w:val="4F81BD" w:themeColor="accent1"/>
      <w:kern w:val="2"/>
      <w:sz w:val="26"/>
      <w:szCs w:val="26"/>
      <w:lang w:val="en-ID"/>
      <w14:ligatures w14:val="standardContextual"/>
    </w:rPr>
  </w:style>
  <w:style w:type="character" w:customStyle="1" w:styleId="Heading3Char">
    <w:name w:val="Heading 3 Char"/>
    <w:basedOn w:val="DefaultParagraphFont"/>
    <w:link w:val="Heading3"/>
    <w:uiPriority w:val="9"/>
    <w:rsid w:val="00AD4122"/>
    <w:rPr>
      <w:rFonts w:asciiTheme="majorHAnsi" w:eastAsiaTheme="majorEastAsia" w:hAnsiTheme="majorHAnsi" w:cstheme="majorBidi"/>
      <w:b/>
      <w:bCs/>
      <w:color w:val="4F81BD" w:themeColor="accent1"/>
      <w:kern w:val="2"/>
      <w:lang w:val="en-ID"/>
      <w14:ligatures w14:val="standardContextual"/>
    </w:rPr>
  </w:style>
  <w:style w:type="character" w:customStyle="1" w:styleId="Heading4Char">
    <w:name w:val="Heading 4 Char"/>
    <w:basedOn w:val="DefaultParagraphFont"/>
    <w:link w:val="Heading4"/>
    <w:uiPriority w:val="9"/>
    <w:rsid w:val="00257928"/>
    <w:rPr>
      <w:rFonts w:ascii="Times New Roman" w:eastAsiaTheme="majorEastAsia" w:hAnsi="Times New Roman" w:cs="Times New Roman"/>
      <w:b/>
      <w:bCs/>
      <w:kern w:val="2"/>
      <w:lang w:val="en-ID"/>
      <w14:ligatures w14:val="standardContextual"/>
    </w:rPr>
  </w:style>
  <w:style w:type="character" w:customStyle="1" w:styleId="Heading5Char">
    <w:name w:val="Heading 5 Char"/>
    <w:basedOn w:val="DefaultParagraphFont"/>
    <w:link w:val="Heading5"/>
    <w:uiPriority w:val="9"/>
    <w:semiHidden/>
    <w:rsid w:val="00257928"/>
    <w:rPr>
      <w:rFonts w:asciiTheme="majorHAnsi" w:eastAsiaTheme="majorEastAsia" w:hAnsiTheme="majorHAnsi" w:cstheme="majorBidi"/>
      <w:color w:val="365F91" w:themeColor="accent1" w:themeShade="BF"/>
      <w:kern w:val="2"/>
      <w:lang w:val="en-ID"/>
      <w14:ligatures w14:val="standardContextual"/>
    </w:rPr>
  </w:style>
  <w:style w:type="character" w:styleId="Emphasis">
    <w:name w:val="Emphasis"/>
    <w:basedOn w:val="DefaultParagraphFont"/>
    <w:uiPriority w:val="20"/>
    <w:qFormat/>
    <w:rsid w:val="00257928"/>
    <w:rPr>
      <w:i/>
      <w:iCs/>
    </w:rPr>
  </w:style>
  <w:style w:type="paragraph" w:styleId="NormalWeb">
    <w:name w:val="Normal (Web)"/>
    <w:basedOn w:val="Normal"/>
    <w:uiPriority w:val="99"/>
    <w:unhideWhenUsed/>
    <w:rsid w:val="0025792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styleswordwithsynonyms8m9z7">
    <w:name w:val="styles_wordwithsynonyms__8m9z7"/>
    <w:basedOn w:val="DefaultParagraphFont"/>
    <w:rsid w:val="00257928"/>
  </w:style>
  <w:style w:type="character" w:customStyle="1" w:styleId="selectable-text">
    <w:name w:val="selectable-text"/>
    <w:basedOn w:val="DefaultParagraphFont"/>
    <w:rsid w:val="00257928"/>
  </w:style>
  <w:style w:type="character" w:customStyle="1" w:styleId="text-secondary-500">
    <w:name w:val="text-secondary-500"/>
    <w:basedOn w:val="DefaultParagraphFont"/>
    <w:rsid w:val="00257928"/>
  </w:style>
  <w:style w:type="paragraph" w:styleId="EndnoteText">
    <w:name w:val="endnote text"/>
    <w:basedOn w:val="Normal"/>
    <w:link w:val="EndnoteTextChar"/>
    <w:uiPriority w:val="99"/>
    <w:semiHidden/>
    <w:unhideWhenUsed/>
    <w:rsid w:val="002579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7928"/>
    <w:rPr>
      <w:kern w:val="2"/>
      <w:sz w:val="20"/>
      <w:szCs w:val="20"/>
      <w:lang w:val="en-ID"/>
      <w14:ligatures w14:val="standardContextual"/>
    </w:rPr>
  </w:style>
  <w:style w:type="character" w:styleId="EndnoteReference">
    <w:name w:val="endnote reference"/>
    <w:basedOn w:val="DefaultParagraphFont"/>
    <w:uiPriority w:val="99"/>
    <w:semiHidden/>
    <w:unhideWhenUsed/>
    <w:rsid w:val="00257928"/>
    <w:rPr>
      <w:vertAlign w:val="superscript"/>
    </w:rPr>
  </w:style>
  <w:style w:type="character" w:styleId="PlaceholderText">
    <w:name w:val="Placeholder Text"/>
    <w:basedOn w:val="DefaultParagraphFont"/>
    <w:uiPriority w:val="99"/>
    <w:semiHidden/>
    <w:rsid w:val="00257928"/>
    <w:rPr>
      <w:color w:val="666666"/>
    </w:rPr>
  </w:style>
  <w:style w:type="paragraph" w:styleId="Bibliography">
    <w:name w:val="Bibliography"/>
    <w:basedOn w:val="Normal"/>
    <w:next w:val="Normal"/>
    <w:uiPriority w:val="37"/>
    <w:unhideWhenUsed/>
    <w:rsid w:val="00257928"/>
  </w:style>
  <w:style w:type="paragraph" w:styleId="Caption">
    <w:name w:val="caption"/>
    <w:basedOn w:val="Normal"/>
    <w:next w:val="Normal"/>
    <w:uiPriority w:val="35"/>
    <w:unhideWhenUsed/>
    <w:qFormat/>
    <w:rsid w:val="00257928"/>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257928"/>
    <w:pPr>
      <w:spacing w:after="0"/>
    </w:pPr>
  </w:style>
  <w:style w:type="paragraph" w:styleId="TOC4">
    <w:name w:val="toc 4"/>
    <w:basedOn w:val="Normal"/>
    <w:next w:val="Normal"/>
    <w:autoRedefine/>
    <w:uiPriority w:val="39"/>
    <w:unhideWhenUsed/>
    <w:rsid w:val="00257928"/>
    <w:pPr>
      <w:spacing w:after="100"/>
      <w:ind w:left="660"/>
    </w:pPr>
  </w:style>
  <w:style w:type="character" w:styleId="PageNumber">
    <w:name w:val="page number"/>
    <w:basedOn w:val="DefaultParagraphFont"/>
    <w:uiPriority w:val="99"/>
    <w:semiHidden/>
    <w:unhideWhenUsed/>
    <w:rsid w:val="00257928"/>
  </w:style>
  <w:style w:type="table" w:styleId="TableGrid">
    <w:name w:val="Table Grid"/>
    <w:basedOn w:val="TableNormal"/>
    <w:uiPriority w:val="39"/>
    <w:rsid w:val="00257928"/>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5628</Words>
  <Characters>89081</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31:00Z</dcterms:created>
  <dcterms:modified xsi:type="dcterms:W3CDTF">2026-01-08T04:31:00Z</dcterms:modified>
</cp:coreProperties>
</file>